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0A2F58" w14:textId="77777777" w:rsidR="001E3DCA" w:rsidRPr="001E3DCA" w:rsidRDefault="001E3DCA" w:rsidP="001E3DCA">
      <w:pPr>
        <w:widowControl/>
        <w:rPr>
          <w:b/>
          <w:bCs/>
        </w:rPr>
      </w:pPr>
      <w:r w:rsidRPr="001E3DCA">
        <w:rPr>
          <w:b/>
          <w:bCs/>
        </w:rPr>
        <w:t>一、</w:t>
      </w:r>
      <w:r w:rsidRPr="001E3DCA">
        <w:rPr>
          <w:b/>
          <w:bCs/>
        </w:rPr>
        <w:t xml:space="preserve">Gibson </w:t>
      </w:r>
      <w:proofErr w:type="gramStart"/>
      <w:r w:rsidRPr="001E3DCA">
        <w:rPr>
          <w:b/>
          <w:bCs/>
        </w:rPr>
        <w:t>可供性理論</w:t>
      </w:r>
      <w:proofErr w:type="gramEnd"/>
      <w:r w:rsidRPr="001E3DCA">
        <w:rPr>
          <w:b/>
          <w:bCs/>
        </w:rPr>
        <w:t>的延伸與</w:t>
      </w:r>
      <w:proofErr w:type="gramStart"/>
      <w:r w:rsidRPr="001E3DCA">
        <w:rPr>
          <w:b/>
          <w:bCs/>
        </w:rPr>
        <w:t>重釋（</w:t>
      </w:r>
      <w:proofErr w:type="gramEnd"/>
      <w:r w:rsidRPr="001E3DCA">
        <w:rPr>
          <w:b/>
          <w:bCs/>
        </w:rPr>
        <w:t>心理學與哲學）</w:t>
      </w:r>
    </w:p>
    <w:p w14:paraId="6AC735AF" w14:textId="77777777" w:rsidR="001E3DCA" w:rsidRPr="001E3DCA" w:rsidRDefault="001E3DCA" w:rsidP="001E3DCA">
      <w:pPr>
        <w:widowControl/>
        <w:numPr>
          <w:ilvl w:val="0"/>
          <w:numId w:val="2"/>
        </w:numPr>
        <w:rPr>
          <w:highlight w:val="yellow"/>
        </w:rPr>
      </w:pPr>
      <w:r w:rsidRPr="001E3DCA">
        <w:rPr>
          <w:b/>
          <w:bCs/>
          <w:highlight w:val="yellow"/>
        </w:rPr>
        <w:t xml:space="preserve">Norman, D. A. (1988). </w:t>
      </w:r>
      <w:r w:rsidRPr="001E3DCA">
        <w:rPr>
          <w:b/>
          <w:bCs/>
          <w:i/>
          <w:iCs/>
          <w:highlight w:val="yellow"/>
        </w:rPr>
        <w:t>The Psychology of Everyday Things</w:t>
      </w:r>
      <w:r w:rsidRPr="001E3DCA">
        <w:rPr>
          <w:highlight w:val="yellow"/>
        </w:rPr>
        <w:t>（後來版名為</w:t>
      </w:r>
      <w:r w:rsidRPr="001E3DCA">
        <w:rPr>
          <w:highlight w:val="yellow"/>
        </w:rPr>
        <w:t xml:space="preserve"> </w:t>
      </w:r>
      <w:r w:rsidRPr="001E3DCA">
        <w:rPr>
          <w:i/>
          <w:iCs/>
          <w:highlight w:val="yellow"/>
        </w:rPr>
        <w:t>The Design of Everyday Things</w:t>
      </w:r>
      <w:r w:rsidRPr="001E3DCA">
        <w:rPr>
          <w:highlight w:val="yellow"/>
        </w:rPr>
        <w:t>）</w:t>
      </w:r>
    </w:p>
    <w:p w14:paraId="776357EF" w14:textId="77777777" w:rsidR="001E3DCA" w:rsidRPr="001E3DCA" w:rsidRDefault="001E3DCA" w:rsidP="001E3DCA">
      <w:pPr>
        <w:widowControl/>
        <w:numPr>
          <w:ilvl w:val="1"/>
          <w:numId w:val="2"/>
        </w:numPr>
      </w:pPr>
      <w:r w:rsidRPr="001E3DCA">
        <w:t xml:space="preserve">Norman </w:t>
      </w:r>
      <w:r w:rsidRPr="001E3DCA">
        <w:t>將</w:t>
      </w:r>
      <w:r w:rsidRPr="001E3DCA">
        <w:t xml:space="preserve"> Gibson </w:t>
      </w:r>
      <w:r w:rsidRPr="001E3DCA">
        <w:t>的</w:t>
      </w:r>
      <w:proofErr w:type="gramStart"/>
      <w:r w:rsidRPr="001E3DCA">
        <w:t>可供性概念</w:t>
      </w:r>
      <w:proofErr w:type="gramEnd"/>
      <w:r w:rsidRPr="001E3DCA">
        <w:t>引入工業設計與人機互動領域，並區分「真實的</w:t>
      </w:r>
      <w:proofErr w:type="gramStart"/>
      <w:r w:rsidRPr="001E3DCA">
        <w:t>可供性</w:t>
      </w:r>
      <w:proofErr w:type="gramEnd"/>
      <w:r w:rsidRPr="001E3DCA">
        <w:t>」與「感知的</w:t>
      </w:r>
      <w:proofErr w:type="gramStart"/>
      <w:r w:rsidRPr="001E3DCA">
        <w:t>可供性</w:t>
      </w:r>
      <w:proofErr w:type="gramEnd"/>
      <w:r w:rsidRPr="001E3DCA">
        <w:t>（</w:t>
      </w:r>
      <w:r w:rsidRPr="001E3DCA">
        <w:t>perceived affordance</w:t>
      </w:r>
      <w:r w:rsidRPr="001E3DCA">
        <w:t>）」，強調設計應讓使用者一眼就能理解功能。</w:t>
      </w:r>
    </w:p>
    <w:p w14:paraId="39315240" w14:textId="77777777" w:rsidR="001E3DCA" w:rsidRPr="001E3DCA" w:rsidRDefault="001E3DCA" w:rsidP="001E3DCA">
      <w:pPr>
        <w:widowControl/>
        <w:numPr>
          <w:ilvl w:val="0"/>
          <w:numId w:val="2"/>
        </w:numPr>
      </w:pPr>
      <w:proofErr w:type="spellStart"/>
      <w:r w:rsidRPr="001E3DCA">
        <w:rPr>
          <w:b/>
          <w:bCs/>
        </w:rPr>
        <w:t>Chemero</w:t>
      </w:r>
      <w:proofErr w:type="spellEnd"/>
      <w:r w:rsidRPr="001E3DCA">
        <w:rPr>
          <w:b/>
          <w:bCs/>
        </w:rPr>
        <w:t xml:space="preserve">, A. (2003). </w:t>
      </w:r>
      <w:r w:rsidRPr="001E3DCA">
        <w:rPr>
          <w:b/>
          <w:bCs/>
          <w:i/>
          <w:iCs/>
        </w:rPr>
        <w:t>An outline of a theory of affordances</w:t>
      </w:r>
      <w:r w:rsidRPr="001E3DCA">
        <w:rPr>
          <w:b/>
          <w:bCs/>
        </w:rPr>
        <w:t>. Ecological Psychology.</w:t>
      </w:r>
    </w:p>
    <w:p w14:paraId="342D46C7" w14:textId="77777777" w:rsidR="001E3DCA" w:rsidRPr="001E3DCA" w:rsidRDefault="001E3DCA" w:rsidP="001E3DCA">
      <w:pPr>
        <w:widowControl/>
        <w:numPr>
          <w:ilvl w:val="1"/>
          <w:numId w:val="2"/>
        </w:numPr>
      </w:pPr>
      <w:r w:rsidRPr="001E3DCA">
        <w:t>主張</w:t>
      </w:r>
      <w:proofErr w:type="gramStart"/>
      <w:r w:rsidRPr="001E3DCA">
        <w:t>可供性應</w:t>
      </w:r>
      <w:proofErr w:type="gramEnd"/>
      <w:r w:rsidRPr="001E3DCA">
        <w:t>被理解為一種「動態的關係」，並提出動態系統與現象學觀點，批判傳統靜態定義。</w:t>
      </w:r>
    </w:p>
    <w:p w14:paraId="48011EDA" w14:textId="77777777" w:rsidR="001E3DCA" w:rsidRPr="001E3DCA" w:rsidRDefault="001E3DCA" w:rsidP="001E3DCA">
      <w:pPr>
        <w:widowControl/>
        <w:numPr>
          <w:ilvl w:val="0"/>
          <w:numId w:val="2"/>
        </w:numPr>
      </w:pPr>
      <w:r w:rsidRPr="001E3DCA">
        <w:rPr>
          <w:b/>
          <w:bCs/>
        </w:rPr>
        <w:t xml:space="preserve">Heft, H. (2001). </w:t>
      </w:r>
      <w:r w:rsidRPr="001E3DCA">
        <w:rPr>
          <w:b/>
          <w:bCs/>
          <w:i/>
          <w:iCs/>
        </w:rPr>
        <w:t>Ecological Psychology in Context</w:t>
      </w:r>
      <w:r w:rsidRPr="001E3DCA">
        <w:rPr>
          <w:b/>
          <w:bCs/>
        </w:rPr>
        <w:t>.</w:t>
      </w:r>
    </w:p>
    <w:p w14:paraId="6E0973E0" w14:textId="77777777" w:rsidR="001E3DCA" w:rsidRPr="001E3DCA" w:rsidRDefault="001E3DCA" w:rsidP="001E3DCA">
      <w:pPr>
        <w:widowControl/>
        <w:numPr>
          <w:ilvl w:val="1"/>
          <w:numId w:val="2"/>
        </w:numPr>
      </w:pPr>
      <w:r w:rsidRPr="001E3DCA">
        <w:t>延續</w:t>
      </w:r>
      <w:r w:rsidRPr="001E3DCA">
        <w:t xml:space="preserve"> Gibson </w:t>
      </w:r>
      <w:r w:rsidRPr="001E3DCA">
        <w:t>的思想，強調兒童發展、教育與行動導向的知覺。重新詮釋</w:t>
      </w:r>
      <w:proofErr w:type="gramStart"/>
      <w:r w:rsidRPr="001E3DCA">
        <w:t>可供性為</w:t>
      </w:r>
      <w:proofErr w:type="gramEnd"/>
      <w:r w:rsidRPr="001E3DCA">
        <w:t>「體驗中的實用結構」。</w:t>
      </w:r>
    </w:p>
    <w:p w14:paraId="7BAF3AAD" w14:textId="77777777" w:rsidR="001E3DCA" w:rsidRPr="001E3DCA" w:rsidRDefault="001E3DCA" w:rsidP="001E3DCA">
      <w:pPr>
        <w:widowControl/>
      </w:pPr>
      <w:r w:rsidRPr="001E3DCA">
        <w:pict w14:anchorId="07B286A6">
          <v:rect id="_x0000_i1037" style="width:0;height:1.5pt" o:hralign="center" o:hrstd="t" o:hr="t" fillcolor="#a0a0a0" stroked="f"/>
        </w:pict>
      </w:r>
    </w:p>
    <w:p w14:paraId="0C6B0B0B" w14:textId="77777777" w:rsidR="001E3DCA" w:rsidRPr="001E3DCA" w:rsidRDefault="001E3DCA" w:rsidP="001E3DCA">
      <w:pPr>
        <w:widowControl/>
        <w:rPr>
          <w:b/>
          <w:bCs/>
        </w:rPr>
      </w:pPr>
      <w:r w:rsidRPr="001E3DCA">
        <w:rPr>
          <w:b/>
          <w:bCs/>
        </w:rPr>
        <w:t>二、科技</w:t>
      </w:r>
      <w:proofErr w:type="gramStart"/>
      <w:r w:rsidRPr="001E3DCA">
        <w:rPr>
          <w:b/>
          <w:bCs/>
        </w:rPr>
        <w:t>可供性與</w:t>
      </w:r>
      <w:proofErr w:type="gramEnd"/>
      <w:r w:rsidRPr="001E3DCA">
        <w:rPr>
          <w:b/>
          <w:bCs/>
        </w:rPr>
        <w:t>人機互動（</w:t>
      </w:r>
      <w:r w:rsidRPr="001E3DCA">
        <w:rPr>
          <w:b/>
          <w:bCs/>
        </w:rPr>
        <w:t>HCI</w:t>
      </w:r>
      <w:r w:rsidRPr="001E3DCA">
        <w:rPr>
          <w:b/>
          <w:bCs/>
        </w:rPr>
        <w:t>／設計導向）</w:t>
      </w:r>
    </w:p>
    <w:p w14:paraId="019352C8" w14:textId="77777777" w:rsidR="001E3DCA" w:rsidRPr="001E3DCA" w:rsidRDefault="001E3DCA" w:rsidP="001E3DCA">
      <w:pPr>
        <w:widowControl/>
        <w:numPr>
          <w:ilvl w:val="0"/>
          <w:numId w:val="3"/>
        </w:numPr>
        <w:rPr>
          <w:highlight w:val="yellow"/>
        </w:rPr>
      </w:pPr>
      <w:r w:rsidRPr="001E3DCA">
        <w:rPr>
          <w:b/>
          <w:bCs/>
          <w:highlight w:val="yellow"/>
        </w:rPr>
        <w:t xml:space="preserve">Gaver, W. W. (1991). </w:t>
      </w:r>
      <w:r w:rsidRPr="001E3DCA">
        <w:rPr>
          <w:b/>
          <w:bCs/>
          <w:i/>
          <w:iCs/>
          <w:highlight w:val="yellow"/>
        </w:rPr>
        <w:t>Technology affordances</w:t>
      </w:r>
      <w:r w:rsidRPr="001E3DCA">
        <w:rPr>
          <w:b/>
          <w:bCs/>
          <w:highlight w:val="yellow"/>
        </w:rPr>
        <w:t>. Proceedings of the SIGCHI Conference.</w:t>
      </w:r>
    </w:p>
    <w:p w14:paraId="0BDB7576" w14:textId="77777777" w:rsidR="001E3DCA" w:rsidRPr="001E3DCA" w:rsidRDefault="001E3DCA" w:rsidP="001E3DCA">
      <w:pPr>
        <w:widowControl/>
        <w:numPr>
          <w:ilvl w:val="1"/>
          <w:numId w:val="3"/>
        </w:numPr>
        <w:rPr>
          <w:highlight w:val="yellow"/>
        </w:rPr>
      </w:pPr>
      <w:r w:rsidRPr="001E3DCA">
        <w:rPr>
          <w:highlight w:val="yellow"/>
        </w:rPr>
        <w:t>將</w:t>
      </w:r>
      <w:proofErr w:type="gramStart"/>
      <w:r w:rsidRPr="001E3DCA">
        <w:rPr>
          <w:highlight w:val="yellow"/>
        </w:rPr>
        <w:t>可供性正式</w:t>
      </w:r>
      <w:proofErr w:type="gramEnd"/>
      <w:r w:rsidRPr="001E3DCA">
        <w:rPr>
          <w:highlight w:val="yellow"/>
        </w:rPr>
        <w:t>應用於數位科技與人機互動，提出「可見</w:t>
      </w:r>
      <w:proofErr w:type="gramStart"/>
      <w:r w:rsidRPr="001E3DCA">
        <w:rPr>
          <w:highlight w:val="yellow"/>
        </w:rPr>
        <w:t>可供性</w:t>
      </w:r>
      <w:proofErr w:type="gramEnd"/>
      <w:r w:rsidRPr="001E3DCA">
        <w:rPr>
          <w:highlight w:val="yellow"/>
        </w:rPr>
        <w:t>（</w:t>
      </w:r>
      <w:r w:rsidRPr="001E3DCA">
        <w:rPr>
          <w:highlight w:val="yellow"/>
        </w:rPr>
        <w:t>perceptible affordances</w:t>
      </w:r>
      <w:r w:rsidRPr="001E3DCA">
        <w:rPr>
          <w:highlight w:val="yellow"/>
        </w:rPr>
        <w:t>）」與「隱含</w:t>
      </w:r>
      <w:proofErr w:type="gramStart"/>
      <w:r w:rsidRPr="001E3DCA">
        <w:rPr>
          <w:highlight w:val="yellow"/>
        </w:rPr>
        <w:t>可供性</w:t>
      </w:r>
      <w:proofErr w:type="gramEnd"/>
      <w:r w:rsidRPr="001E3DCA">
        <w:rPr>
          <w:highlight w:val="yellow"/>
        </w:rPr>
        <w:t>（</w:t>
      </w:r>
      <w:r w:rsidRPr="001E3DCA">
        <w:rPr>
          <w:highlight w:val="yellow"/>
        </w:rPr>
        <w:t>hidden affordances</w:t>
      </w:r>
      <w:r w:rsidRPr="001E3DCA">
        <w:rPr>
          <w:highlight w:val="yellow"/>
        </w:rPr>
        <w:t>）」的區分。</w:t>
      </w:r>
    </w:p>
    <w:p w14:paraId="7D35E92F" w14:textId="77777777" w:rsidR="001E3DCA" w:rsidRPr="001E3DCA" w:rsidRDefault="001E3DCA" w:rsidP="001E3DCA">
      <w:pPr>
        <w:widowControl/>
        <w:numPr>
          <w:ilvl w:val="0"/>
          <w:numId w:val="3"/>
        </w:numPr>
      </w:pPr>
      <w:proofErr w:type="spellStart"/>
      <w:r w:rsidRPr="001E3DCA">
        <w:rPr>
          <w:b/>
          <w:bCs/>
        </w:rPr>
        <w:t>McGrenere</w:t>
      </w:r>
      <w:proofErr w:type="spellEnd"/>
      <w:r w:rsidRPr="001E3DCA">
        <w:rPr>
          <w:b/>
          <w:bCs/>
        </w:rPr>
        <w:t xml:space="preserve">, J., &amp; Ho, W. (2000). </w:t>
      </w:r>
      <w:r w:rsidRPr="001E3DCA">
        <w:rPr>
          <w:b/>
          <w:bCs/>
          <w:i/>
          <w:iCs/>
        </w:rPr>
        <w:t>Affordances: Clarifying and evolving a concept</w:t>
      </w:r>
      <w:r w:rsidRPr="001E3DCA">
        <w:rPr>
          <w:b/>
          <w:bCs/>
        </w:rPr>
        <w:t>. Proceedings of Graphics Interface.</w:t>
      </w:r>
    </w:p>
    <w:p w14:paraId="183FBA0F" w14:textId="77777777" w:rsidR="001E3DCA" w:rsidRPr="001E3DCA" w:rsidRDefault="001E3DCA" w:rsidP="001E3DCA">
      <w:pPr>
        <w:widowControl/>
        <w:numPr>
          <w:ilvl w:val="1"/>
          <w:numId w:val="3"/>
        </w:numPr>
      </w:pPr>
      <w:r w:rsidRPr="001E3DCA">
        <w:t>批判</w:t>
      </w:r>
      <w:r w:rsidRPr="001E3DCA">
        <w:t xml:space="preserve"> Norman </w:t>
      </w:r>
      <w:r w:rsidRPr="001E3DCA">
        <w:t>對</w:t>
      </w:r>
      <w:proofErr w:type="gramStart"/>
      <w:r w:rsidRPr="001E3DCA">
        <w:t>可供性過度</w:t>
      </w:r>
      <w:proofErr w:type="gramEnd"/>
      <w:r w:rsidRPr="001E3DCA">
        <w:t>簡化，回歸</w:t>
      </w:r>
      <w:r w:rsidRPr="001E3DCA">
        <w:t xml:space="preserve"> Gibson </w:t>
      </w:r>
      <w:r w:rsidRPr="001E3DCA">
        <w:t>的原意並提出四種類型的</w:t>
      </w:r>
      <w:r w:rsidRPr="001E3DCA">
        <w:t xml:space="preserve"> affordances</w:t>
      </w:r>
      <w:r w:rsidRPr="001E3DCA">
        <w:t>：</w:t>
      </w:r>
      <w:r w:rsidRPr="001E3DCA">
        <w:rPr>
          <w:b/>
          <w:bCs/>
        </w:rPr>
        <w:t>perceived, actual, correct, false</w:t>
      </w:r>
      <w:r w:rsidRPr="001E3DCA">
        <w:t>。</w:t>
      </w:r>
    </w:p>
    <w:p w14:paraId="5FD184A0" w14:textId="77777777" w:rsidR="001E3DCA" w:rsidRPr="001E3DCA" w:rsidRDefault="001E3DCA" w:rsidP="001E3DCA">
      <w:pPr>
        <w:widowControl/>
        <w:numPr>
          <w:ilvl w:val="0"/>
          <w:numId w:val="3"/>
        </w:numPr>
      </w:pPr>
      <w:proofErr w:type="spellStart"/>
      <w:r w:rsidRPr="001E3DCA">
        <w:rPr>
          <w:b/>
          <w:bCs/>
        </w:rPr>
        <w:t>Dourish</w:t>
      </w:r>
      <w:proofErr w:type="spellEnd"/>
      <w:r w:rsidRPr="001E3DCA">
        <w:rPr>
          <w:b/>
          <w:bCs/>
        </w:rPr>
        <w:t xml:space="preserve">, P. (2001). </w:t>
      </w:r>
      <w:r w:rsidRPr="001E3DCA">
        <w:rPr>
          <w:b/>
          <w:bCs/>
          <w:i/>
          <w:iCs/>
        </w:rPr>
        <w:t>Where the Action Is: The Foundations of Embodied Interaction</w:t>
      </w:r>
      <w:r w:rsidRPr="001E3DCA">
        <w:rPr>
          <w:b/>
          <w:bCs/>
        </w:rPr>
        <w:t>.</w:t>
      </w:r>
    </w:p>
    <w:p w14:paraId="03D9CA4A" w14:textId="77777777" w:rsidR="001E3DCA" w:rsidRPr="001E3DCA" w:rsidRDefault="001E3DCA" w:rsidP="001E3DCA">
      <w:pPr>
        <w:widowControl/>
        <w:numPr>
          <w:ilvl w:val="1"/>
          <w:numId w:val="3"/>
        </w:numPr>
      </w:pPr>
      <w:r w:rsidRPr="001E3DCA">
        <w:lastRenderedPageBreak/>
        <w:t>探討資訊科技中的</w:t>
      </w:r>
      <w:proofErr w:type="gramStart"/>
      <w:r w:rsidRPr="001E3DCA">
        <w:t>可供性與</w:t>
      </w:r>
      <w:proofErr w:type="gramEnd"/>
      <w:r w:rsidRPr="001E3DCA">
        <w:t>行動性之關係，主張設計應以使用者的實踐為中心，從</w:t>
      </w:r>
      <w:r w:rsidRPr="001E3DCA">
        <w:t xml:space="preserve"> embodied interaction </w:t>
      </w:r>
      <w:r w:rsidRPr="001E3DCA">
        <w:t>出發重新理解科技</w:t>
      </w:r>
      <w:proofErr w:type="gramStart"/>
      <w:r w:rsidRPr="001E3DCA">
        <w:t>可供性</w:t>
      </w:r>
      <w:proofErr w:type="gramEnd"/>
      <w:r w:rsidRPr="001E3DCA">
        <w:t>。</w:t>
      </w:r>
    </w:p>
    <w:p w14:paraId="55323C64" w14:textId="77777777" w:rsidR="001E3DCA" w:rsidRPr="001E3DCA" w:rsidRDefault="001E3DCA" w:rsidP="001E3DCA">
      <w:pPr>
        <w:widowControl/>
      </w:pPr>
      <w:r w:rsidRPr="001E3DCA">
        <w:pict w14:anchorId="66E43D22">
          <v:rect id="_x0000_i1038" style="width:0;height:1.5pt" o:hralign="center" o:hrstd="t" o:hr="t" fillcolor="#a0a0a0" stroked="f"/>
        </w:pict>
      </w:r>
    </w:p>
    <w:p w14:paraId="0343BB6C" w14:textId="77777777" w:rsidR="001E3DCA" w:rsidRPr="001E3DCA" w:rsidRDefault="001E3DCA" w:rsidP="001E3DCA">
      <w:pPr>
        <w:widowControl/>
        <w:rPr>
          <w:b/>
          <w:bCs/>
        </w:rPr>
      </w:pPr>
      <w:r w:rsidRPr="001E3DCA">
        <w:rPr>
          <w:b/>
          <w:bCs/>
        </w:rPr>
        <w:t>三、資訊系統與科技社會研究中之</w:t>
      </w:r>
      <w:proofErr w:type="gramStart"/>
      <w:r w:rsidRPr="001E3DCA">
        <w:rPr>
          <w:b/>
          <w:bCs/>
        </w:rPr>
        <w:t>可供性應用</w:t>
      </w:r>
      <w:proofErr w:type="gramEnd"/>
    </w:p>
    <w:p w14:paraId="5879D1B5" w14:textId="77777777" w:rsidR="001E3DCA" w:rsidRPr="001E3DCA" w:rsidRDefault="001E3DCA" w:rsidP="001E3DCA">
      <w:pPr>
        <w:widowControl/>
        <w:numPr>
          <w:ilvl w:val="0"/>
          <w:numId w:val="4"/>
        </w:numPr>
      </w:pPr>
      <w:r w:rsidRPr="001E3DCA">
        <w:rPr>
          <w:b/>
          <w:bCs/>
        </w:rPr>
        <w:t xml:space="preserve">Zammuto, R. F., et al. (2007). </w:t>
      </w:r>
      <w:r w:rsidRPr="001E3DCA">
        <w:rPr>
          <w:b/>
          <w:bCs/>
          <w:i/>
          <w:iCs/>
        </w:rPr>
        <w:t>Information technology and the changing fabric of organization</w:t>
      </w:r>
      <w:r w:rsidRPr="001E3DCA">
        <w:rPr>
          <w:b/>
          <w:bCs/>
        </w:rPr>
        <w:t>. Organization Science.</w:t>
      </w:r>
    </w:p>
    <w:p w14:paraId="546F04CA" w14:textId="77777777" w:rsidR="001E3DCA" w:rsidRPr="001E3DCA" w:rsidRDefault="001E3DCA" w:rsidP="001E3DCA">
      <w:pPr>
        <w:widowControl/>
        <w:numPr>
          <w:ilvl w:val="1"/>
          <w:numId w:val="4"/>
        </w:numPr>
      </w:pPr>
      <w:r w:rsidRPr="001E3DCA">
        <w:t>探討資訊科技的「</w:t>
      </w:r>
      <w:proofErr w:type="gramStart"/>
      <w:r w:rsidRPr="001E3DCA">
        <w:t>可供性</w:t>
      </w:r>
      <w:proofErr w:type="gramEnd"/>
      <w:r w:rsidRPr="001E3DCA">
        <w:t>」如何</w:t>
      </w:r>
      <w:proofErr w:type="gramStart"/>
      <w:r w:rsidRPr="001E3DCA">
        <w:t>重新形構組織</w:t>
      </w:r>
      <w:proofErr w:type="gramEnd"/>
      <w:r w:rsidRPr="001E3DCA">
        <w:t>行動，提出資訊科技</w:t>
      </w:r>
      <w:r w:rsidRPr="001E3DCA">
        <w:t xml:space="preserve"> affordance </w:t>
      </w:r>
      <w:r w:rsidRPr="001E3DCA">
        <w:t>對組織策略與結構的影響。</w:t>
      </w:r>
    </w:p>
    <w:p w14:paraId="4217A9C7" w14:textId="77777777" w:rsidR="001E3DCA" w:rsidRPr="001E3DCA" w:rsidRDefault="001E3DCA" w:rsidP="001E3DCA">
      <w:pPr>
        <w:widowControl/>
        <w:numPr>
          <w:ilvl w:val="0"/>
          <w:numId w:val="4"/>
        </w:numPr>
        <w:rPr>
          <w:highlight w:val="yellow"/>
        </w:rPr>
      </w:pPr>
      <w:r w:rsidRPr="001E3DCA">
        <w:rPr>
          <w:b/>
          <w:bCs/>
          <w:highlight w:val="yellow"/>
        </w:rPr>
        <w:t xml:space="preserve">Leonardi, P. M. (2011). </w:t>
      </w:r>
      <w:r w:rsidRPr="001E3DCA">
        <w:rPr>
          <w:b/>
          <w:bCs/>
          <w:i/>
          <w:iCs/>
          <w:highlight w:val="yellow"/>
        </w:rPr>
        <w:t>When flexible routines meet flexible technologies: Affordance, constraint, and the imbrication of human and material agencies</w:t>
      </w:r>
      <w:r w:rsidRPr="001E3DCA">
        <w:rPr>
          <w:b/>
          <w:bCs/>
          <w:highlight w:val="yellow"/>
        </w:rPr>
        <w:t>. MIS Quarterly.</w:t>
      </w:r>
    </w:p>
    <w:p w14:paraId="20D8FC74" w14:textId="77777777" w:rsidR="001E3DCA" w:rsidRPr="001E3DCA" w:rsidRDefault="001E3DCA" w:rsidP="001E3DCA">
      <w:pPr>
        <w:widowControl/>
        <w:numPr>
          <w:ilvl w:val="1"/>
          <w:numId w:val="4"/>
        </w:numPr>
        <w:rPr>
          <w:highlight w:val="yellow"/>
        </w:rPr>
      </w:pPr>
      <w:r w:rsidRPr="001E3DCA">
        <w:rPr>
          <w:highlight w:val="yellow"/>
        </w:rPr>
        <w:t>提出「</w:t>
      </w:r>
      <w:r w:rsidRPr="001E3DCA">
        <w:rPr>
          <w:highlight w:val="yellow"/>
        </w:rPr>
        <w:t>imbrication</w:t>
      </w:r>
      <w:r w:rsidRPr="001E3DCA">
        <w:rPr>
          <w:highlight w:val="yellow"/>
        </w:rPr>
        <w:t>」（疊合）概念，描述人與科技如何共同構成行動實踐，科技</w:t>
      </w:r>
      <w:proofErr w:type="gramStart"/>
      <w:r w:rsidRPr="001E3DCA">
        <w:rPr>
          <w:highlight w:val="yellow"/>
        </w:rPr>
        <w:t>可供性與</w:t>
      </w:r>
      <w:proofErr w:type="gramEnd"/>
      <w:r w:rsidRPr="001E3DCA">
        <w:rPr>
          <w:highlight w:val="yellow"/>
        </w:rPr>
        <w:t>限制共同塑造組織行為。</w:t>
      </w:r>
    </w:p>
    <w:p w14:paraId="3F59BAB8" w14:textId="77777777" w:rsidR="001E3DCA" w:rsidRPr="001E3DCA" w:rsidRDefault="001E3DCA" w:rsidP="001E3DCA">
      <w:pPr>
        <w:widowControl/>
        <w:numPr>
          <w:ilvl w:val="0"/>
          <w:numId w:val="4"/>
        </w:numPr>
      </w:pPr>
      <w:r w:rsidRPr="001E3DCA">
        <w:rPr>
          <w:b/>
          <w:bCs/>
        </w:rPr>
        <w:t xml:space="preserve">Majchrzak, A., Faraj, S., Kane, G. C., &amp; Azad, B. (2013). </w:t>
      </w:r>
      <w:r w:rsidRPr="001E3DCA">
        <w:rPr>
          <w:b/>
          <w:bCs/>
          <w:i/>
          <w:iCs/>
        </w:rPr>
        <w:t>The contradictory influence of social media affordances on online communal knowledge sharing</w:t>
      </w:r>
      <w:r w:rsidRPr="001E3DCA">
        <w:rPr>
          <w:b/>
          <w:bCs/>
        </w:rPr>
        <w:t>. Journal of Computer-Mediated Communication.</w:t>
      </w:r>
    </w:p>
    <w:p w14:paraId="705CF0BE" w14:textId="77777777" w:rsidR="001E3DCA" w:rsidRPr="001E3DCA" w:rsidRDefault="001E3DCA" w:rsidP="001E3DCA">
      <w:pPr>
        <w:widowControl/>
        <w:numPr>
          <w:ilvl w:val="1"/>
          <w:numId w:val="4"/>
        </w:numPr>
      </w:pPr>
      <w:r w:rsidRPr="001E3DCA">
        <w:t>分析社群媒體的科技</w:t>
      </w:r>
      <w:proofErr w:type="gramStart"/>
      <w:r w:rsidRPr="001E3DCA">
        <w:t>可供性如何</w:t>
      </w:r>
      <w:proofErr w:type="gramEnd"/>
      <w:r w:rsidRPr="001E3DCA">
        <w:t>同時促進與阻礙知識分享，展現</w:t>
      </w:r>
      <w:proofErr w:type="gramStart"/>
      <w:r w:rsidRPr="001E3DCA">
        <w:t>可供性具有</w:t>
      </w:r>
      <w:proofErr w:type="gramEnd"/>
      <w:r w:rsidRPr="001E3DCA">
        <w:t>多重方向與脈絡依賴性。</w:t>
      </w:r>
    </w:p>
    <w:p w14:paraId="202AF3B8" w14:textId="60E71EA2" w:rsidR="00D117CE" w:rsidRDefault="00D117CE">
      <w:pPr>
        <w:widowControl/>
        <w:rPr>
          <w:color w:val="EE0000"/>
        </w:rPr>
      </w:pPr>
      <w:proofErr w:type="gramStart"/>
      <w:r>
        <w:rPr>
          <w:rFonts w:hint="eastAsia"/>
        </w:rPr>
        <w:t>可供性</w:t>
      </w:r>
      <w:r w:rsidRPr="00D117CE">
        <w:t>指</w:t>
      </w:r>
      <w:proofErr w:type="gramEnd"/>
      <w:r w:rsidRPr="00D117CE">
        <w:t>的是</w:t>
      </w:r>
      <w:r w:rsidRPr="00D23989">
        <w:rPr>
          <w:color w:val="EE0000"/>
        </w:rPr>
        <w:t>環境中對某一特定生物可供的行動機會</w:t>
      </w:r>
      <w:r w:rsidRPr="00D117CE">
        <w:t>，</w:t>
      </w:r>
      <w:proofErr w:type="gramStart"/>
      <w:r w:rsidR="00CF57F3">
        <w:rPr>
          <w:rFonts w:hint="eastAsia"/>
        </w:rPr>
        <w:t>可供性</w:t>
      </w:r>
      <w:r w:rsidR="00CF57F3" w:rsidRPr="00944118">
        <w:t>不同</w:t>
      </w:r>
      <w:proofErr w:type="gramEnd"/>
      <w:r w:rsidR="00CF57F3" w:rsidRPr="00944118">
        <w:t>於價值和意義，是主觀的、現象的和心理的</w:t>
      </w:r>
      <w:r w:rsidR="00CF57F3">
        <w:rPr>
          <w:rFonts w:hint="eastAsia"/>
        </w:rPr>
        <w:t>，</w:t>
      </w:r>
      <w:proofErr w:type="gramStart"/>
      <w:r w:rsidR="00CF57F3" w:rsidRPr="00944118">
        <w:t>，</w:t>
      </w:r>
      <w:proofErr w:type="gramEnd"/>
      <w:r w:rsidR="00CF57F3" w:rsidRPr="00944118">
        <w:t>它在某</w:t>
      </w:r>
      <w:r w:rsidR="00CF57F3" w:rsidRPr="00CF57F3">
        <w:rPr>
          <w:color w:val="EE0000"/>
        </w:rPr>
        <w:t>種意義上是客觀的、真實的和物理的</w:t>
      </w:r>
      <w:r w:rsidR="00CF57F3">
        <w:rPr>
          <w:rFonts w:hint="eastAsia"/>
          <w:color w:val="EE0000"/>
        </w:rPr>
        <w:t>，</w:t>
      </w:r>
      <w:r w:rsidR="00CF57F3" w:rsidRPr="00944118">
        <w:t>關於環境的</w:t>
      </w:r>
      <w:proofErr w:type="gramStart"/>
      <w:r w:rsidR="00CF57F3" w:rsidRPr="00944118">
        <w:t>可供性的</w:t>
      </w:r>
      <w:proofErr w:type="gramEnd"/>
      <w:r w:rsidR="00CF57F3" w:rsidRPr="00944118">
        <w:t>一個重要事實是</w:t>
      </w:r>
      <w:r w:rsidR="00CF57F3">
        <w:rPr>
          <w:rFonts w:hint="eastAsia"/>
        </w:rPr>
        <w:t>，</w:t>
      </w:r>
      <w:r w:rsidRPr="00D117CE">
        <w:t>是一種</w:t>
      </w:r>
      <w:r w:rsidRPr="00F93A67">
        <w:rPr>
          <w:color w:val="EE0000"/>
        </w:rPr>
        <w:t>可直接感知的環境特性</w:t>
      </w:r>
      <w:r w:rsidR="00F93A67">
        <w:rPr>
          <w:rFonts w:hint="eastAsia"/>
          <w:color w:val="EE0000"/>
        </w:rPr>
        <w:t>，例如我們不</w:t>
      </w:r>
      <w:r w:rsidR="005F7264">
        <w:rPr>
          <w:rFonts w:hint="eastAsia"/>
          <w:color w:val="EE0000"/>
        </w:rPr>
        <w:t>需要辨識或認知椅子的顏色或材質，只要確保它的表面是平坦可支撐的，就可以得知她可以被坐上去。</w:t>
      </w:r>
      <w:r w:rsidR="006D5709" w:rsidRPr="00644404">
        <w:t>媒介、物質、表面、物體、地點和其他動物對於特定動物具有</w:t>
      </w:r>
      <w:proofErr w:type="gramStart"/>
      <w:r w:rsidR="006D5709" w:rsidRPr="00644404">
        <w:t>可供性</w:t>
      </w:r>
      <w:proofErr w:type="gramEnd"/>
      <w:r w:rsidR="006D5709" w:rsidRPr="00644404">
        <w:t>。它們提供了利益或傷害，生命或死亡。這就是為什麼它們需要被感知。</w:t>
      </w:r>
      <w:r w:rsidR="004B7CC9" w:rsidRPr="004B7CC9">
        <w:rPr>
          <w:color w:val="EE0000"/>
        </w:rPr>
        <w:t>The medium, substances, surfaces, objects, places, and other animals have affordances for a given animal.</w:t>
      </w:r>
      <w:r w:rsidR="004B7CC9" w:rsidRPr="00644404">
        <w:t xml:space="preserve"> </w:t>
      </w:r>
      <w:r w:rsidR="004B7CC9" w:rsidRPr="004B7CC9">
        <w:rPr>
          <w:color w:val="0E2841" w:themeColor="text2"/>
        </w:rPr>
        <w:t>They offer benefits or injury, life or death. This is why they need to be perceived</w:t>
      </w:r>
      <w:r w:rsidR="004B7CC9" w:rsidRPr="00644404">
        <w:t>.</w:t>
      </w:r>
    </w:p>
    <w:p w14:paraId="6F58B8C7" w14:textId="77777777" w:rsidR="006D5709" w:rsidRDefault="005F7264" w:rsidP="001D2FB0">
      <w:pPr>
        <w:widowControl/>
        <w:rPr>
          <w:color w:val="EE0000"/>
        </w:rPr>
      </w:pPr>
      <w:r>
        <w:rPr>
          <w:rFonts w:hint="eastAsia"/>
          <w:color w:val="EE0000"/>
        </w:rPr>
        <w:lastRenderedPageBreak/>
        <w:t>相對存在的</w:t>
      </w:r>
      <w:r w:rsidR="00A50491" w:rsidRPr="00A50491">
        <w:rPr>
          <w:color w:val="EE0000"/>
        </w:rPr>
        <w:t xml:space="preserve">Affordance </w:t>
      </w:r>
      <w:r w:rsidR="00A50491" w:rsidRPr="00A50491">
        <w:rPr>
          <w:color w:val="EE0000"/>
        </w:rPr>
        <w:t>是相對於生物而存在的，具有客觀但非抽象的性質，既非物理性質，也非主觀價值。</w:t>
      </w:r>
      <w:r w:rsidR="00684F87">
        <w:rPr>
          <w:rFonts w:hint="eastAsia"/>
          <w:color w:val="EE0000"/>
        </w:rPr>
        <w:t>例如太高的椅子對小孩</w:t>
      </w:r>
      <w:proofErr w:type="gramStart"/>
      <w:r w:rsidR="00684F87">
        <w:rPr>
          <w:rFonts w:hint="eastAsia"/>
          <w:color w:val="EE0000"/>
        </w:rPr>
        <w:t>來說不具備可供性</w:t>
      </w:r>
      <w:proofErr w:type="gramEnd"/>
      <w:r w:rsidR="00684F87">
        <w:rPr>
          <w:rFonts w:hint="eastAsia"/>
          <w:color w:val="EE0000"/>
        </w:rPr>
        <w:t>，因為他做不上去，但對成人</w:t>
      </w:r>
      <w:proofErr w:type="gramStart"/>
      <w:r w:rsidR="00684F87">
        <w:rPr>
          <w:rFonts w:hint="eastAsia"/>
          <w:color w:val="EE0000"/>
        </w:rPr>
        <w:t>來說卻具備</w:t>
      </w:r>
      <w:proofErr w:type="gramEnd"/>
      <w:r w:rsidR="00684F87" w:rsidRPr="00684F87">
        <w:rPr>
          <w:color w:val="EE0000"/>
        </w:rPr>
        <w:t>人類改造環境的目的即在於調整其</w:t>
      </w:r>
      <w:r w:rsidR="00684F87" w:rsidRPr="00684F87">
        <w:rPr>
          <w:color w:val="EE0000"/>
        </w:rPr>
        <w:t xml:space="preserve"> affordances</w:t>
      </w:r>
      <w:r w:rsidR="00684F87" w:rsidRPr="00684F87">
        <w:rPr>
          <w:color w:val="EE0000"/>
        </w:rPr>
        <w:t>，使其更適合生活與使用。」</w:t>
      </w:r>
    </w:p>
    <w:p w14:paraId="28844E69" w14:textId="35C55B9F" w:rsidR="001D2FB0" w:rsidRPr="001D2FB0" w:rsidRDefault="001D2FB0" w:rsidP="001D2FB0">
      <w:pPr>
        <w:widowControl/>
        <w:rPr>
          <w:b/>
          <w:bCs/>
          <w:color w:val="EE0000"/>
        </w:rPr>
      </w:pPr>
      <w:r w:rsidRPr="001D2FB0">
        <w:rPr>
          <w:b/>
          <w:bCs/>
          <w:color w:val="EE0000"/>
        </w:rPr>
        <w:t>理論總結：</w:t>
      </w:r>
      <w:r w:rsidRPr="001D2FB0">
        <w:rPr>
          <w:b/>
          <w:bCs/>
          <w:color w:val="EE0000"/>
        </w:rPr>
        <w:t xml:space="preserve">affordance </w:t>
      </w:r>
      <w:r w:rsidRPr="001D2FB0">
        <w:rPr>
          <w:b/>
          <w:bCs/>
          <w:color w:val="EE0000"/>
        </w:rPr>
        <w:t>不是主觀投射而是直接可感知</w:t>
      </w:r>
    </w:p>
    <w:p w14:paraId="76C0E5D7" w14:textId="77777777" w:rsidR="001D2FB0" w:rsidRPr="001D2FB0" w:rsidRDefault="001D2FB0" w:rsidP="001D2FB0">
      <w:pPr>
        <w:widowControl/>
        <w:rPr>
          <w:color w:val="EE0000"/>
        </w:rPr>
      </w:pPr>
      <w:r w:rsidRPr="001D2FB0">
        <w:rPr>
          <w:b/>
          <w:bCs/>
          <w:color w:val="EE0000"/>
        </w:rPr>
        <w:t>簡短說法：</w:t>
      </w:r>
    </w:p>
    <w:p w14:paraId="613E55D3" w14:textId="77777777" w:rsidR="001D2FB0" w:rsidRPr="001D2FB0" w:rsidRDefault="001D2FB0" w:rsidP="001D2FB0">
      <w:pPr>
        <w:widowControl/>
        <w:rPr>
          <w:color w:val="EE0000"/>
        </w:rPr>
      </w:pPr>
      <w:r w:rsidRPr="001D2FB0">
        <w:rPr>
          <w:color w:val="EE0000"/>
        </w:rPr>
        <w:t>「</w:t>
      </w:r>
      <w:r w:rsidRPr="001D2FB0">
        <w:rPr>
          <w:color w:val="EE0000"/>
        </w:rPr>
        <w:t xml:space="preserve">Affordance </w:t>
      </w:r>
      <w:r w:rsidRPr="001D2FB0">
        <w:rPr>
          <w:color w:val="EE0000"/>
        </w:rPr>
        <w:t>並非心理上的賦予或詮釋，而是動物與環境間實際存在、直接可感知的互補關係。」</w:t>
      </w:r>
    </w:p>
    <w:p w14:paraId="2F6F6F12" w14:textId="77777777" w:rsidR="001D2FB0" w:rsidRPr="001D2FB0" w:rsidRDefault="001D2FB0" w:rsidP="001D2FB0">
      <w:pPr>
        <w:widowControl/>
        <w:rPr>
          <w:color w:val="EE0000"/>
        </w:rPr>
      </w:pPr>
      <w:r w:rsidRPr="001D2FB0">
        <w:rPr>
          <w:b/>
          <w:bCs/>
          <w:color w:val="EE0000"/>
        </w:rPr>
        <w:t>出處：</w:t>
      </w:r>
      <w:r w:rsidRPr="001D2FB0">
        <w:rPr>
          <w:color w:val="EE0000"/>
        </w:rPr>
        <w:br/>
        <w:t>p. 139</w:t>
      </w:r>
      <w:r w:rsidRPr="001D2FB0">
        <w:rPr>
          <w:color w:val="EE0000"/>
        </w:rPr>
        <w:t>，</w:t>
      </w:r>
      <w:r w:rsidRPr="001D2FB0">
        <w:rPr>
          <w:color w:val="EE0000"/>
        </w:rPr>
        <w:t>"The affordances of the environment are facts of the environment... The information is in the ambient light... But what you perceive directly when you look around are the affordances of the environment."</w:t>
      </w:r>
    </w:p>
    <w:p w14:paraId="15A9501F" w14:textId="6104E333" w:rsidR="00684F87" w:rsidRPr="001D2FB0" w:rsidRDefault="00684F87" w:rsidP="00684F87">
      <w:pPr>
        <w:widowControl/>
        <w:rPr>
          <w:color w:val="EE0000"/>
        </w:rPr>
      </w:pPr>
    </w:p>
    <w:p w14:paraId="1B736751" w14:textId="77777777" w:rsidR="00684F87" w:rsidRPr="00684F87" w:rsidRDefault="00684F87" w:rsidP="00684F87">
      <w:pPr>
        <w:widowControl/>
        <w:rPr>
          <w:color w:val="EE0000"/>
        </w:rPr>
      </w:pPr>
      <w:r w:rsidRPr="00684F87">
        <w:rPr>
          <w:b/>
          <w:bCs/>
          <w:color w:val="EE0000"/>
        </w:rPr>
        <w:t>出處：</w:t>
      </w:r>
      <w:r w:rsidRPr="00684F87">
        <w:rPr>
          <w:color w:val="EE0000"/>
        </w:rPr>
        <w:br/>
        <w:t>p. 130</w:t>
      </w:r>
      <w:r w:rsidRPr="00684F87">
        <w:rPr>
          <w:color w:val="EE0000"/>
        </w:rPr>
        <w:t>，</w:t>
      </w:r>
      <w:r w:rsidRPr="00684F87">
        <w:rPr>
          <w:color w:val="EE0000"/>
        </w:rPr>
        <w:t>"The human animal has altered the surface layout around him and changed the substances and the objects so as to change what they afford him."</w:t>
      </w:r>
    </w:p>
    <w:p w14:paraId="54E899AF" w14:textId="354F4ECA" w:rsidR="005F7264" w:rsidRPr="00F93A67" w:rsidRDefault="005F7264">
      <w:pPr>
        <w:widowControl/>
        <w:rPr>
          <w:rFonts w:hint="eastAsia"/>
          <w:color w:val="EE0000"/>
        </w:rPr>
      </w:pPr>
    </w:p>
    <w:p w14:paraId="3BD5FF91" w14:textId="77777777" w:rsidR="00D117CE" w:rsidRDefault="00D117CE">
      <w:pPr>
        <w:widowControl/>
      </w:pPr>
    </w:p>
    <w:p w14:paraId="79F0F357" w14:textId="2AD4ABF7" w:rsidR="00644404" w:rsidRDefault="003E29EF">
      <w:pPr>
        <w:widowControl/>
      </w:pPr>
      <w:r w:rsidRPr="003E29EF">
        <w:t xml:space="preserve">An important fact about the affordances of the environment is that they are in a sense objective, real, and physical, unlike values and meanings, which are often supposed to be subjective, phenomenal, and mental. </w:t>
      </w:r>
      <w:proofErr w:type="gramStart"/>
      <w:r w:rsidRPr="003E29EF">
        <w:t>But,</w:t>
      </w:r>
      <w:proofErr w:type="gramEnd"/>
      <w:r w:rsidRPr="003E29EF">
        <w:t xml:space="preserve"> actually, an affordance is neither an objective property nor a subjective property; or it is both if you like</w:t>
      </w:r>
      <w:r w:rsidR="00836FA2">
        <w:rPr>
          <w:rFonts w:hint="eastAsia"/>
        </w:rPr>
        <w:t>.</w:t>
      </w:r>
      <w:r w:rsidR="00836FA2" w:rsidRPr="00836FA2">
        <w:rPr>
          <w:rFonts w:ascii="Segoe UI" w:hAnsi="Segoe UI" w:cs="Segoe UI"/>
          <w:color w:val="1A1A1A"/>
          <w:sz w:val="27"/>
          <w:szCs w:val="27"/>
          <w:shd w:val="clear" w:color="auto" w:fill="FFFFFF"/>
        </w:rPr>
        <w:t xml:space="preserve"> </w:t>
      </w:r>
      <w:r w:rsidR="00836FA2" w:rsidRPr="00836FA2">
        <w:t>An affordance cuts across the dichotomy of subjective-objective and helps us to understand its inadequacy. It is equally a fact of the environment and a fact of behavior. It is both physical and psychical, yet neither</w:t>
      </w:r>
      <w:r w:rsidR="00944118" w:rsidRPr="00944118">
        <w:t>關於環境的</w:t>
      </w:r>
      <w:proofErr w:type="gramStart"/>
      <w:r w:rsidR="00944118" w:rsidRPr="00944118">
        <w:t>可供性的</w:t>
      </w:r>
      <w:proofErr w:type="gramEnd"/>
      <w:r w:rsidR="00944118" w:rsidRPr="00944118">
        <w:t>一個重要事實是，它在某</w:t>
      </w:r>
      <w:r w:rsidR="00944118" w:rsidRPr="00CF57F3">
        <w:rPr>
          <w:color w:val="EE0000"/>
        </w:rPr>
        <w:t>種意義上是客觀的、真實的和物理的</w:t>
      </w:r>
      <w:r w:rsidR="00944118" w:rsidRPr="00944118">
        <w:t>，不同於價值和意義，後者往往被認為是主觀的、現象的和心理的。但實際上，可</w:t>
      </w:r>
      <w:proofErr w:type="gramStart"/>
      <w:r w:rsidR="00944118" w:rsidRPr="00944118">
        <w:t>供性既</w:t>
      </w:r>
      <w:proofErr w:type="gramEnd"/>
      <w:r w:rsidR="00944118" w:rsidRPr="00944118">
        <w:t>不是客觀屬性也不是主觀屬性；或者如果你願意，它是兩者兼具。</w:t>
      </w:r>
      <w:proofErr w:type="gramStart"/>
      <w:r w:rsidR="00944118" w:rsidRPr="00944118">
        <w:t>可供性跨越</w:t>
      </w:r>
      <w:proofErr w:type="gramEnd"/>
      <w:r w:rsidR="00944118" w:rsidRPr="00944118">
        <w:t>了主觀與客觀的二分法，幫助我們理解其不足之處。它同時是環境的一個事</w:t>
      </w:r>
      <w:r w:rsidR="00944118" w:rsidRPr="00944118">
        <w:lastRenderedPageBreak/>
        <w:t>實，也是行為的一個事實。它既是物理的，也是心理的，但又不是兩者。</w:t>
      </w:r>
      <w:proofErr w:type="gramStart"/>
      <w:r w:rsidR="00944118" w:rsidRPr="00944118">
        <w:t>可供性同時</w:t>
      </w:r>
      <w:proofErr w:type="gramEnd"/>
      <w:r w:rsidR="00944118" w:rsidRPr="00944118">
        <w:t>指向這兩</w:t>
      </w:r>
      <w:proofErr w:type="gramStart"/>
      <w:r w:rsidR="00944118" w:rsidRPr="00944118">
        <w:t>個</w:t>
      </w:r>
      <w:proofErr w:type="gramEnd"/>
      <w:r w:rsidR="00944118" w:rsidRPr="00944118">
        <w:t>方向。</w:t>
      </w:r>
    </w:p>
    <w:p w14:paraId="3BD851A0" w14:textId="77777777" w:rsidR="00644404" w:rsidRDefault="00644404">
      <w:pPr>
        <w:widowControl/>
      </w:pPr>
    </w:p>
    <w:p w14:paraId="0C588EA0" w14:textId="77777777" w:rsidR="00644404" w:rsidRDefault="00644404">
      <w:pPr>
        <w:widowControl/>
      </w:pPr>
    </w:p>
    <w:p w14:paraId="46CF5A77" w14:textId="77777777" w:rsidR="007E393D" w:rsidRDefault="00644404">
      <w:pPr>
        <w:widowControl/>
      </w:pPr>
      <w:r w:rsidRPr="00644404">
        <w:t xml:space="preserve">SUMMARY </w:t>
      </w:r>
      <w:r w:rsidRPr="004B7CC9">
        <w:rPr>
          <w:color w:val="EE0000"/>
        </w:rPr>
        <w:t>The medium, substances, surfaces, objects, places, and other animals have affordances for a given animal.</w:t>
      </w:r>
      <w:r w:rsidRPr="00644404">
        <w:t xml:space="preserve"> </w:t>
      </w:r>
      <w:r w:rsidRPr="004B7CC9">
        <w:rPr>
          <w:color w:val="0E2841" w:themeColor="text2"/>
        </w:rPr>
        <w:t>They offer benefits or injury, life or death. This is why they need to be perceived</w:t>
      </w:r>
      <w:r w:rsidRPr="00644404">
        <w:t xml:space="preserve">. The possibilities of the environment and the way of life of the animal go together inseparably. The environment constrains what the animal can do, and the concept of a niche in ecology reflects this fact. Within limits, the human animal can alter the affordances of the environment but is still the creature of his or her situation. There is information in stimulation for the physical properties of things, and presumably there is information for the environmental properties. The doctrine that says we must distinguish among the variables of things before we can learn their meanings is questionable. Affordances are properties taken with reference to the </w:t>
      </w:r>
      <w:proofErr w:type="spellStart"/>
      <w:r w:rsidRPr="00644404">
        <w:t>ob</w:t>
      </w:r>
      <w:proofErr w:type="spellEnd"/>
      <w:r w:rsidRPr="00644404">
        <w:t>-server. They are neither physical nor phenomenal. The hypothesis of information in ambient light to specify affordances is the culmination of ecological optics. The notion of invariants that are related at one extreme to the motives and needs of an observer and at the other extreme to the substances and surfaces of a world provides a new approach to psychology.</w:t>
      </w:r>
      <w:r w:rsidRPr="00644404">
        <w:rPr>
          <w:rFonts w:ascii="Segoe UI" w:hAnsi="Segoe UI" w:cs="Segoe UI"/>
          <w:color w:val="1A1A1A"/>
          <w:sz w:val="27"/>
          <w:szCs w:val="27"/>
          <w:shd w:val="clear" w:color="auto" w:fill="FFFFFF"/>
        </w:rPr>
        <w:t xml:space="preserve"> </w:t>
      </w:r>
      <w:r w:rsidRPr="00644404">
        <w:t>摘要</w:t>
      </w:r>
      <w:r w:rsidRPr="00644404">
        <w:t xml:space="preserve"> </w:t>
      </w:r>
      <w:r w:rsidRPr="006D5709">
        <w:rPr>
          <w:color w:val="EE0000"/>
        </w:rPr>
        <w:t>媒介、物質、表面、物體、地點和其他動物對於特定動物具有</w:t>
      </w:r>
      <w:proofErr w:type="gramStart"/>
      <w:r w:rsidRPr="006D5709">
        <w:rPr>
          <w:color w:val="EE0000"/>
        </w:rPr>
        <w:t>可供性</w:t>
      </w:r>
      <w:proofErr w:type="gramEnd"/>
      <w:r w:rsidRPr="006D5709">
        <w:rPr>
          <w:color w:val="EE0000"/>
        </w:rPr>
        <w:t>。它們提供了利益或傷害，生命或死亡。這就是為什麼它們需要被感知。</w:t>
      </w:r>
      <w:r w:rsidRPr="00A11DC0">
        <w:rPr>
          <w:color w:val="002060"/>
        </w:rPr>
        <w:t>環境的可能性和動物的生活方式是不可分割地結合在一起的。</w:t>
      </w:r>
      <w:r w:rsidRPr="00644404">
        <w:t>環境限制了動物所能做的事情，而生態學中對物種生態位的概念反映了這一事實。在一定程度上，人類動物可以改變環境的</w:t>
      </w:r>
      <w:proofErr w:type="gramStart"/>
      <w:r w:rsidRPr="00644404">
        <w:t>可供性</w:t>
      </w:r>
      <w:proofErr w:type="gramEnd"/>
      <w:r w:rsidRPr="00644404">
        <w:t>，但仍然是其情境的產物。刺激中包含有關物體物理特性的資訊，並且推測有關環境特性的資訊也存在。聲稱我們必須區分事物的變數才能學習其意義的學說是值得懷疑的。</w:t>
      </w:r>
      <w:proofErr w:type="gramStart"/>
      <w:r w:rsidRPr="00644404">
        <w:t>可供性是</w:t>
      </w:r>
      <w:proofErr w:type="gramEnd"/>
      <w:r w:rsidRPr="00644404">
        <w:t>與觀察者相關的特性。它們既不是物理的，也不是現象的。環境光中存在資訊以具體化</w:t>
      </w:r>
      <w:proofErr w:type="gramStart"/>
      <w:r w:rsidRPr="00644404">
        <w:t>可供性的</w:t>
      </w:r>
      <w:proofErr w:type="gramEnd"/>
      <w:r w:rsidRPr="00644404">
        <w:t>假設是生態光學的巔峰。與觀察者的動機和需求在一端，與世界的物質和表面在另一端相關的恆常性概念為心理學提供了一種新的方法。</w:t>
      </w:r>
    </w:p>
    <w:p w14:paraId="54D99EF4" w14:textId="77777777" w:rsidR="007E393D" w:rsidRDefault="007E393D">
      <w:pPr>
        <w:widowControl/>
      </w:pPr>
    </w:p>
    <w:p w14:paraId="5276E222" w14:textId="77777777" w:rsidR="00664394" w:rsidRDefault="007E393D">
      <w:pPr>
        <w:widowControl/>
      </w:pPr>
      <w:r w:rsidRPr="007E393D">
        <w:lastRenderedPageBreak/>
        <w:t>Why has man changed the shapes and substances of his environment? To change what it affords him. He has made more available what benefits him and less pressing what injures him. In making life easier for himself, of course, he has made life harder for most of the other animals. Over the millennia, he has made it easier for himself to get food, easier to keep warm, easier to see at night, easier to get about, and easier to train his offspring.</w:t>
      </w:r>
      <w:r w:rsidR="00037ECC" w:rsidRPr="00037ECC">
        <w:rPr>
          <w:rFonts w:ascii="Segoe UI" w:hAnsi="Segoe UI" w:cs="Segoe UI"/>
          <w:color w:val="1A1A1A"/>
          <w:sz w:val="27"/>
          <w:szCs w:val="27"/>
          <w:shd w:val="clear" w:color="auto" w:fill="FFFFFF"/>
        </w:rPr>
        <w:t xml:space="preserve"> </w:t>
      </w:r>
      <w:r w:rsidR="00037ECC" w:rsidRPr="00037ECC">
        <w:t>為什麼人類會改變他的環境的形狀和物質？是為了改變環境能提供給他的東西。他使那些對他有利的東西變得更容易獲得，而使那些傷害他的東西變得不那麼迫切。當然，為自己創造更輕鬆的生活，他也使大多數其他動物的生活變得更艱難。經過數千年，他讓自己獲得食物變得更容易，讓取暖變得更簡單，晚上看清楚變得更簡單，出行變得更方便，並讓他訓練後代變得更容易。</w:t>
      </w:r>
    </w:p>
    <w:p w14:paraId="3BD36FB1" w14:textId="77777777" w:rsidR="00664394" w:rsidRDefault="00664394">
      <w:pPr>
        <w:widowControl/>
      </w:pPr>
    </w:p>
    <w:p w14:paraId="75BC711F" w14:textId="53A6C2D9" w:rsidR="00BB47A4" w:rsidRDefault="00664394">
      <w:pPr>
        <w:widowControl/>
        <w:rPr>
          <w:rFonts w:ascii="Times New Roman" w:eastAsia="標楷體" w:hAnsi="Times New Roman"/>
        </w:rPr>
      </w:pPr>
      <w:r w:rsidRPr="00664394">
        <w:t>This is not a new environment—an artificial environment distinct from the natural environment—but the same old environment modified by man.</w:t>
      </w:r>
      <w:r w:rsidR="0003792B" w:rsidRPr="0003792B">
        <w:rPr>
          <w:rFonts w:ascii="Segoe UI" w:hAnsi="Segoe UI" w:cs="Segoe UI"/>
          <w:color w:val="1A1A1A"/>
          <w:sz w:val="27"/>
          <w:szCs w:val="27"/>
          <w:shd w:val="clear" w:color="auto" w:fill="FFFFFF"/>
        </w:rPr>
        <w:t xml:space="preserve"> </w:t>
      </w:r>
      <w:r w:rsidR="0003792B" w:rsidRPr="0003792B">
        <w:t>這不是一個新的環境</w:t>
      </w:r>
      <w:proofErr w:type="gramStart"/>
      <w:r w:rsidR="0003792B" w:rsidRPr="0003792B">
        <w:t>—</w:t>
      </w:r>
      <w:proofErr w:type="gramEnd"/>
      <w:r w:rsidR="0003792B" w:rsidRPr="0003792B">
        <w:t>一個與自然環境不同的人造環境</w:t>
      </w:r>
      <w:proofErr w:type="gramStart"/>
      <w:r w:rsidR="0003792B" w:rsidRPr="0003792B">
        <w:t>—</w:t>
      </w:r>
      <w:proofErr w:type="gramEnd"/>
      <w:r w:rsidR="0003792B" w:rsidRPr="0003792B">
        <w:t>而是同樣的舊環境被人類改造過的結果。</w:t>
      </w:r>
      <w:r w:rsidR="00BB47A4">
        <w:br w:type="page"/>
      </w:r>
    </w:p>
    <w:p w14:paraId="223BEF67" w14:textId="76B0BFD6" w:rsidR="00C42CCC" w:rsidRPr="00CD6E6A" w:rsidRDefault="00C42CCC" w:rsidP="00C42CCC">
      <w:pPr>
        <w:pStyle w:val="15"/>
        <w:ind w:firstLine="480"/>
      </w:pPr>
      <w:r>
        <w:rPr>
          <w:rFonts w:hint="eastAsia"/>
        </w:rPr>
        <w:lastRenderedPageBreak/>
        <w:t>制定</w:t>
      </w:r>
      <w:r w:rsidRPr="00794D3B">
        <w:t>過程中，</w:t>
      </w:r>
      <w:r w:rsidRPr="002F7F11">
        <w:rPr>
          <w:color w:val="EE0000"/>
        </w:rPr>
        <w:t>認知並非完全先於行動存在</w:t>
      </w:r>
      <w:r w:rsidRPr="00794D3B">
        <w:t>。</w:t>
      </w:r>
      <w:r w:rsidRPr="00FA6497">
        <w:t>人們往往在行動之後，才藉由回顧語言與行為的痕跡形成認知與詮釋的現象，</w:t>
      </w:r>
      <w:r>
        <w:rPr>
          <w:rFonts w:hint="eastAsia"/>
        </w:rPr>
        <w:t>因此意義建構</w:t>
      </w:r>
      <w:r w:rsidRPr="00CC31DA">
        <w:rPr>
          <w:rFonts w:hint="eastAsia"/>
        </w:rPr>
        <w:t>（</w:t>
      </w:r>
      <w:r w:rsidRPr="00CC31DA">
        <w:rPr>
          <w:rFonts w:hint="eastAsia"/>
        </w:rPr>
        <w:t>S</w:t>
      </w:r>
      <w:r w:rsidRPr="00CC31DA">
        <w:t>ensemaking</w:t>
      </w:r>
      <w:r w:rsidRPr="00CC31DA">
        <w:rPr>
          <w:rFonts w:hint="eastAsia"/>
        </w:rPr>
        <w:t>）</w:t>
      </w:r>
      <w:r>
        <w:rPr>
          <w:rFonts w:hint="eastAsia"/>
        </w:rPr>
        <w:t>被具有</w:t>
      </w:r>
      <w:r w:rsidRPr="00FA6497">
        <w:t>回顧</w:t>
      </w:r>
      <w:r>
        <w:rPr>
          <w:rFonts w:hint="eastAsia"/>
        </w:rPr>
        <w:t>特</w:t>
      </w:r>
      <w:r w:rsidRPr="00FA6497">
        <w:t>性</w:t>
      </w:r>
      <w:r w:rsidRPr="00701BE1">
        <w:t>（</w:t>
      </w:r>
      <w:r>
        <w:rPr>
          <w:rFonts w:hint="eastAsia"/>
        </w:rPr>
        <w:t>R</w:t>
      </w:r>
      <w:r w:rsidRPr="00701BE1">
        <w:t>etrospectiv</w:t>
      </w:r>
      <w:r>
        <w:rPr>
          <w:rFonts w:hint="eastAsia"/>
        </w:rPr>
        <w:t>e</w:t>
      </w:r>
      <w:r w:rsidRPr="00701BE1">
        <w:t>）</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Pr>
          <w:rFonts w:hint="eastAsia"/>
        </w:rPr>
        <w:t>，人們</w:t>
      </w:r>
      <w:commentRangeStart w:id="0"/>
      <w:r>
        <w:rPr>
          <w:rFonts w:hint="eastAsia"/>
        </w:rPr>
        <w:t>回顧時</w:t>
      </w:r>
      <w:r w:rsidRPr="00536E7A">
        <w:t>往往伴隨認知、情緒與想法的交織</w:t>
      </w:r>
      <w:r>
        <w:rPr>
          <w:rFonts w:hint="eastAsia"/>
        </w:rPr>
        <w:t>，而這種回顧是一種持續的過程</w:t>
      </w:r>
      <w:commentRangeEnd w:id="0"/>
      <w:r>
        <w:rPr>
          <w:rStyle w:val="ae"/>
        </w:rPr>
        <w:commentReference w:id="0"/>
      </w:r>
    </w:p>
    <w:p w14:paraId="665F6B39" w14:textId="77777777" w:rsidR="00C42CCC" w:rsidRPr="00C42CCC" w:rsidRDefault="00C42CCC" w:rsidP="00857061">
      <w:pPr>
        <w:pStyle w:val="15"/>
        <w:ind w:firstLine="480"/>
      </w:pPr>
    </w:p>
    <w:p w14:paraId="49C83F94" w14:textId="77777777" w:rsidR="00C42CCC" w:rsidRDefault="00C42CCC" w:rsidP="00857061">
      <w:pPr>
        <w:pStyle w:val="15"/>
        <w:ind w:firstLine="480"/>
      </w:pPr>
    </w:p>
    <w:p w14:paraId="31BA653A" w14:textId="75A15860" w:rsidR="00857061" w:rsidRDefault="00857061" w:rsidP="00857061">
      <w:pPr>
        <w:pStyle w:val="15"/>
        <w:ind w:firstLine="480"/>
      </w:pPr>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於</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行動過程中「制定」其所處的環境</w:t>
      </w:r>
      <w:r>
        <w:rPr>
          <w:rFonts w:hint="eastAsia"/>
        </w:rPr>
        <w:t>，</w:t>
      </w:r>
      <w:r w:rsidRPr="00942703">
        <w:t>亦即</w:t>
      </w:r>
      <w:r>
        <w:rPr>
          <w:rFonts w:hint="eastAsia"/>
        </w:rPr>
        <w:t>「</w:t>
      </w:r>
      <w:r w:rsidRPr="00942703">
        <w:t>行動本身即構成環境的一部分</w:t>
      </w:r>
      <w:r>
        <w:rPr>
          <w:rFonts w:hint="eastAsia"/>
        </w:rPr>
        <w:t>」。這顛覆了過去將環境視為獨立實體的概念，讓</w:t>
      </w:r>
      <w:r w:rsidRPr="00DB267A">
        <w:t>環境不再獨立於</w:t>
      </w:r>
      <w:r>
        <w:rPr>
          <w:rFonts w:hint="eastAsia"/>
        </w:rPr>
        <w:t>組織</w:t>
      </w:r>
      <w:r w:rsidRPr="00DB267A">
        <w:t>之外，</w:t>
      </w:r>
      <w:r>
        <w:rPr>
          <w:rFonts w:hint="eastAsia"/>
        </w:rPr>
        <w:t>成為</w:t>
      </w:r>
      <w:r w:rsidRPr="0036165C">
        <w:t>組織成員透過日常互動與</w:t>
      </w:r>
      <w:r>
        <w:rPr>
          <w:rFonts w:hint="eastAsia"/>
        </w:rPr>
        <w:t>行動</w:t>
      </w:r>
      <w:r w:rsidRPr="0036165C">
        <w:t>「制定」出來的結果</w:t>
      </w:r>
      <w:r>
        <w:rPr>
          <w:rFonts w:hint="eastAsia"/>
        </w:rPr>
        <w:t>，</w:t>
      </w:r>
      <w:r w:rsidRPr="00332521">
        <w:t>是一種「被創造的現實」</w:t>
      </w:r>
      <w:r w:rsidRPr="00DB267A">
        <w:t>。</w:t>
      </w:r>
    </w:p>
    <w:p w14:paraId="56CA3C95" w14:textId="77777777" w:rsidR="00857061" w:rsidRPr="00CD6E6A" w:rsidRDefault="00857061" w:rsidP="00857061">
      <w:pPr>
        <w:pStyle w:val="15"/>
        <w:ind w:firstLine="480"/>
      </w:pPr>
      <w:r>
        <w:rPr>
          <w:rFonts w:hint="eastAsia"/>
        </w:rPr>
        <w:lastRenderedPageBreak/>
        <w:t>制定</w:t>
      </w:r>
      <w:r w:rsidRPr="00794D3B">
        <w:t>過程中，</w:t>
      </w:r>
      <w:r w:rsidRPr="002F7F11">
        <w:rPr>
          <w:color w:val="EE0000"/>
        </w:rPr>
        <w:t>認知並非完全先於行動存在</w:t>
      </w:r>
      <w:r w:rsidRPr="00794D3B">
        <w:t>。</w:t>
      </w:r>
      <w:r w:rsidRPr="00FA6497">
        <w:t>人們往往在行動之後，才藉由回顧語言與行為的痕跡形成認知與詮釋的現象，</w:t>
      </w:r>
      <w:r>
        <w:rPr>
          <w:rFonts w:hint="eastAsia"/>
        </w:rPr>
        <w:t>因此意義建構</w:t>
      </w:r>
      <w:r w:rsidRPr="00CC31DA">
        <w:rPr>
          <w:rFonts w:hint="eastAsia"/>
        </w:rPr>
        <w:t>（</w:t>
      </w:r>
      <w:r w:rsidRPr="00CC31DA">
        <w:rPr>
          <w:rFonts w:hint="eastAsia"/>
        </w:rPr>
        <w:t>S</w:t>
      </w:r>
      <w:r w:rsidRPr="00CC31DA">
        <w:t>ensemaking</w:t>
      </w:r>
      <w:r w:rsidRPr="00CC31DA">
        <w:rPr>
          <w:rFonts w:hint="eastAsia"/>
        </w:rPr>
        <w:t>）</w:t>
      </w:r>
      <w:r>
        <w:rPr>
          <w:rFonts w:hint="eastAsia"/>
        </w:rPr>
        <w:t>被具有</w:t>
      </w:r>
      <w:r w:rsidRPr="00FA6497">
        <w:t>回顧</w:t>
      </w:r>
      <w:r>
        <w:rPr>
          <w:rFonts w:hint="eastAsia"/>
        </w:rPr>
        <w:t>特</w:t>
      </w:r>
      <w:r w:rsidRPr="00FA6497">
        <w:t>性</w:t>
      </w:r>
      <w:r w:rsidRPr="00701BE1">
        <w:t>（</w:t>
      </w:r>
      <w:r>
        <w:rPr>
          <w:rFonts w:hint="eastAsia"/>
        </w:rPr>
        <w:t>R</w:t>
      </w:r>
      <w:r w:rsidRPr="00701BE1">
        <w:t>etrospectiv</w:t>
      </w:r>
      <w:r>
        <w:rPr>
          <w:rFonts w:hint="eastAsia"/>
        </w:rPr>
        <w:t>e</w:t>
      </w:r>
      <w:r w:rsidRPr="00701BE1">
        <w:t>）</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Pr>
          <w:rFonts w:hint="eastAsia"/>
        </w:rPr>
        <w:t>，人們</w:t>
      </w:r>
      <w:commentRangeStart w:id="1"/>
      <w:r>
        <w:rPr>
          <w:rFonts w:hint="eastAsia"/>
        </w:rPr>
        <w:t>回顧時</w:t>
      </w:r>
      <w:r w:rsidRPr="00536E7A">
        <w:t>往往伴隨認知、情緒與想法的交織</w:t>
      </w:r>
      <w:r>
        <w:rPr>
          <w:rFonts w:hint="eastAsia"/>
        </w:rPr>
        <w:t>，而這種回顧是一種持續的過程</w:t>
      </w:r>
      <w:commentRangeEnd w:id="1"/>
      <w:r>
        <w:rPr>
          <w:rStyle w:val="ae"/>
        </w:rPr>
        <w:commentReference w:id="1"/>
      </w:r>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w:instrText>
      </w:r>
      <w:r>
        <w:rPr>
          <w:rFonts w:hint="eastAsia"/>
        </w:rPr>
        <w:lastRenderedPageBreak/>
        <w:instrText>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r>
        <w:rPr>
          <w:rFonts w:hint="eastAsia"/>
        </w:rPr>
        <w:t>，並且，</w:t>
      </w:r>
      <w:r w:rsidRPr="008B2B28">
        <w:t>行動</w:t>
      </w:r>
      <w:r>
        <w:rPr>
          <w:rFonts w:hint="eastAsia"/>
        </w:rPr>
        <w:t>並不會完全</w:t>
      </w:r>
      <w:r w:rsidRPr="008B2B28">
        <w:t>依循固定程序，而是隨著事件推演，透過對突發情況的應對、</w:t>
      </w:r>
      <w:r>
        <w:rPr>
          <w:rFonts w:hint="eastAsia"/>
        </w:rPr>
        <w:t>產生</w:t>
      </w:r>
      <w:r w:rsidRPr="008B2B28">
        <w:t>調整</w:t>
      </w:r>
      <w:commentRangeStart w:id="2"/>
      <w:r>
        <w:fldChar w:fldCharType="begin"/>
      </w:r>
      <w:r>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w:instrText>
      </w:r>
      <w:r>
        <w:lastRenderedPageBreak/>
        <w:instrText>num&gt;&lt;/record&gt;&lt;/Cite&gt;&lt;/EndNote&gt;</w:instrText>
      </w:r>
      <w:r>
        <w:fldChar w:fldCharType="separate"/>
      </w:r>
      <w:r>
        <w:rPr>
          <w:noProof/>
        </w:rPr>
        <w:t>(Orlikowski, 1996)</w:t>
      </w:r>
      <w:r>
        <w:fldChar w:fldCharType="end"/>
      </w:r>
      <w:commentRangeEnd w:id="2"/>
      <w:r>
        <w:rPr>
          <w:rStyle w:val="ae"/>
        </w:rPr>
        <w:commentReference w:id="2"/>
      </w:r>
      <w:r>
        <w:rPr>
          <w:rFonts w:hint="eastAsia"/>
        </w:rPr>
        <w:t>。</w:t>
      </w:r>
    </w:p>
    <w:p w14:paraId="27830A27" w14:textId="77777777" w:rsidR="00857061" w:rsidRPr="00857061" w:rsidRDefault="00857061" w:rsidP="00857061">
      <w:pPr>
        <w:pStyle w:val="15"/>
        <w:ind w:firstLine="480"/>
      </w:pPr>
    </w:p>
    <w:p w14:paraId="692954D4" w14:textId="77777777" w:rsidR="00857061" w:rsidRDefault="00857061" w:rsidP="00857061">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proofErr w:type="gramStart"/>
      <w:r w:rsidRPr="00A0302B">
        <w:t>–</w:t>
      </w:r>
      <w:proofErr w:type="gramEnd"/>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模型中的「變異（</w:t>
      </w:r>
      <w:r w:rsidRPr="005A0317">
        <w:t>Variation</w:t>
      </w:r>
      <w:r w:rsidRPr="005A0317">
        <w:t>）」改為「制定（</w:t>
      </w:r>
      <w:r w:rsidRPr="005A0317">
        <w:t>Enactment</w:t>
      </w:r>
      <w:r w:rsidRPr="005A0317">
        <w:t>）」，並</w:t>
      </w:r>
      <w:r>
        <w:rPr>
          <w:rFonts w:hint="eastAsia"/>
        </w:rPr>
        <w:t>於</w:t>
      </w:r>
      <w:r w:rsidRPr="003E3FA5">
        <w:rPr>
          <w:rFonts w:hint="eastAsia"/>
        </w:rPr>
        <w:t>1979</w:t>
      </w:r>
      <w:r w:rsidRPr="003E3FA5">
        <w:rPr>
          <w:rFonts w:hint="eastAsia"/>
        </w:rPr>
        <w:t>年</w:t>
      </w:r>
      <w:r w:rsidRPr="00F32A90">
        <w:t>提出「制定－選擇－保留（</w:t>
      </w:r>
      <w:r w:rsidRPr="00F32A90">
        <w:t>Enactment–Selection–Retention</w:t>
      </w:r>
      <w:r w:rsidRPr="00F32A90">
        <w:t>）</w:t>
      </w:r>
      <w:r>
        <w:rPr>
          <w:rFonts w:hint="eastAsia"/>
        </w:rPr>
        <w:t>」</w:t>
      </w:r>
      <w:r w:rsidRPr="00F32A90">
        <w:t>的三階段架構</w:t>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71A840F9" w14:textId="77777777" w:rsidR="00857061" w:rsidRDefault="00857061" w:rsidP="00857061">
      <w:pPr>
        <w:pStyle w:val="15"/>
        <w:ind w:firstLine="480"/>
      </w:pPr>
      <w:r w:rsidRPr="0083478A">
        <w:t>在制定歷程中，</w:t>
      </w:r>
      <w:r w:rsidRPr="002F7F11">
        <w:rPr>
          <w:color w:val="EE0000"/>
        </w:rPr>
        <w:t>行動不僅是認知的實踐表現，更是產生理解與意義的方式</w:t>
      </w:r>
      <w:r w:rsidRPr="0083478A">
        <w:t>。</w:t>
      </w:r>
      <w:r w:rsidRPr="00071D30">
        <w:t>行動者根據先前形成的認知與信念，進行回應、調整與創造</w:t>
      </w:r>
      <w:r>
        <w:rPr>
          <w:rFonts w:hint="eastAsia"/>
        </w:rPr>
        <w:t>，而</w:t>
      </w:r>
      <w:r w:rsidRPr="00A458C5">
        <w:t>這些</w:t>
      </w:r>
      <w:r w:rsidRPr="00792D6B">
        <w:rPr>
          <w:color w:val="EE0000"/>
        </w:rPr>
        <w:t>行動亦反過來影響</w:t>
      </w:r>
      <w:r>
        <w:rPr>
          <w:rFonts w:hint="eastAsia"/>
          <w:color w:val="EE0000"/>
        </w:rPr>
        <w:t>行動者</w:t>
      </w:r>
      <w:r w:rsidRPr="00792D6B">
        <w:rPr>
          <w:color w:val="EE0000"/>
        </w:rPr>
        <w:t>對環境的理解與認知</w:t>
      </w:r>
      <w:commentRangeStart w:id="3"/>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xml:space="preserve">, </w:instrText>
      </w:r>
      <w:r>
        <w:rPr>
          <w:rFonts w:hint="eastAsia"/>
        </w:rPr>
        <w:lastRenderedPageBreak/>
        <w:instrText>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3"/>
      <w:r>
        <w:rPr>
          <w:rStyle w:val="ae"/>
        </w:rPr>
        <w:commentReference w:id="3"/>
      </w:r>
      <w:r>
        <w:rPr>
          <w:rFonts w:hint="eastAsia"/>
        </w:rPr>
        <w:t>。</w:t>
      </w:r>
      <w:r w:rsidRPr="004F0D54">
        <w:t>特別是在面對高度不確定或突發情境時，</w:t>
      </w:r>
      <w:commentRangeStart w:id="4"/>
      <w:r w:rsidRPr="00CF7159">
        <w:t>人們透過試探性</w:t>
      </w:r>
      <w:r w:rsidRPr="00792D6B">
        <w:rPr>
          <w:color w:val="EE0000"/>
        </w:rPr>
        <w:t>行動來</w:t>
      </w:r>
      <w:proofErr w:type="gramStart"/>
      <w:r w:rsidRPr="00792D6B">
        <w:rPr>
          <w:color w:val="EE0000"/>
        </w:rPr>
        <w:t>釐</w:t>
      </w:r>
      <w:proofErr w:type="gramEnd"/>
      <w:r w:rsidRPr="00792D6B">
        <w:rPr>
          <w:color w:val="EE0000"/>
        </w:rPr>
        <w:t>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
      <w:r>
        <w:rPr>
          <w:rStyle w:val="ae"/>
        </w:rPr>
        <w:commentReference w:id="4"/>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w:instrText>
      </w:r>
      <w:r>
        <w:lastRenderedPageBreak/>
        <w:instrText>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Pr>
          <w:rFonts w:hint="eastAsia"/>
        </w:rPr>
        <w:t>。</w:t>
      </w:r>
    </w:p>
    <w:p w14:paraId="5ED1893D" w14:textId="77777777" w:rsidR="00857061" w:rsidRDefault="00857061" w:rsidP="00857061">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w:instrText>
      </w:r>
      <w:r>
        <w:lastRenderedPageBreak/>
        <w:instrText>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Pr="00EF4988">
        <w:rPr>
          <w:i/>
          <w:iCs/>
          <w:color w:val="EE0000"/>
        </w:rPr>
        <w:t>How can I know what I think until I see what I say?</w:t>
      </w:r>
      <w:r w:rsidRPr="00C2502A">
        <w:t>我在親眼看到自己說的話之前，我怎麼知道我心裡想的是什麼？</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w:instrText>
      </w:r>
      <w:r>
        <w:lastRenderedPageBreak/>
        <w:instrText>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B66040">
        <w:t>來說明</w:t>
      </w:r>
      <w:r w:rsidRPr="005B41E7">
        <w:rPr>
          <w:color w:val="EE0000"/>
        </w:rPr>
        <w:t>行動本身不只是反映內在認知，更是認知形成的起點</w:t>
      </w:r>
      <w:r>
        <w:rPr>
          <w:rFonts w:hint="eastAsia"/>
        </w:rPr>
        <w:t>。他</w:t>
      </w:r>
      <w:r w:rsidRPr="006D11F5">
        <w:t>強調行動與認知之間的密切關聯</w:t>
      </w:r>
      <w:r>
        <w:rPr>
          <w:rFonts w:hint="eastAsia"/>
        </w:rPr>
        <w:t>，</w:t>
      </w:r>
      <w:r w:rsidRPr="00101E86">
        <w:t>組織成員</w:t>
      </w:r>
      <w:r w:rsidRPr="00A81585">
        <w:t>透過行動來制定環境</w:t>
      </w:r>
      <w:r>
        <w:rPr>
          <w:rFonts w:hint="eastAsia"/>
        </w:rPr>
        <w:t>，再</w:t>
      </w:r>
      <w:r w:rsidRPr="00101E86">
        <w:t>透過觀察結果產生選擇與判斷、</w:t>
      </w:r>
      <w:r>
        <w:rPr>
          <w:rFonts w:hint="eastAsia"/>
        </w:rPr>
        <w:t>並</w:t>
      </w:r>
      <w:r w:rsidRPr="00101E86">
        <w:t>保留有效經驗</w:t>
      </w:r>
      <w:r>
        <w:rPr>
          <w:rFonts w:hint="eastAsia"/>
        </w:rPr>
        <w:t>，</w:t>
      </w:r>
      <w:r w:rsidRPr="00217288">
        <w:t>進而形塑後續行動方向</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278AE1DF" w14:textId="77777777" w:rsidR="00857061" w:rsidRDefault="00857061" w:rsidP="00857061">
      <w:pPr>
        <w:pStyle w:val="15"/>
        <w:ind w:firstLine="480"/>
      </w:pPr>
      <w:r w:rsidRPr="00A63C43">
        <w:t>Barley</w:t>
      </w:r>
      <w:r w:rsidRPr="00A63C43">
        <w:t>與</w:t>
      </w:r>
      <w:r w:rsidRPr="00A63C43">
        <w:t>Tolbert</w:t>
      </w:r>
      <w:commentRangeStart w:id="5"/>
      <w:r w:rsidRPr="00A63C43">
        <w:t>延伸此觀點，認為</w:t>
      </w:r>
      <w:r w:rsidRPr="006F38DB">
        <w:rPr>
          <w:color w:val="EE0000"/>
        </w:rPr>
        <w:t>制度</w:t>
      </w:r>
      <w:r>
        <w:rPr>
          <w:rFonts w:hint="eastAsia"/>
        </w:rPr>
        <w:t>不是既定</w:t>
      </w:r>
      <w:r w:rsidRPr="00A63C43">
        <w:t>的外部結構，而是行動者</w:t>
      </w:r>
      <w:r w:rsidRPr="00A63C43">
        <w:lastRenderedPageBreak/>
        <w:t>在實務互動中的重複實踐所</w:t>
      </w:r>
      <w:r>
        <w:rPr>
          <w:rFonts w:hint="eastAsia"/>
        </w:rPr>
        <w:t>產生和重</w:t>
      </w:r>
      <w:r w:rsidRPr="00A63C43">
        <w:t>現的結果</w:t>
      </w:r>
      <w:commentRangeEnd w:id="5"/>
      <w:r w:rsidRPr="00A63C43">
        <w:rPr>
          <w:rStyle w:val="ae"/>
        </w:rPr>
        <w:commentReference w:id="5"/>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Pr="00516D24">
        <w:t>無論是組織環境還是制度規則，其實都源自人們如何理解、實踐並持續形構其所處的世界</w:t>
      </w:r>
      <w:r>
        <w:rPr>
          <w:rFonts w:hint="eastAsia"/>
        </w:rPr>
        <w:t>。</w:t>
      </w:r>
      <w:r w:rsidRPr="00A63C43">
        <w:t>Weick</w:t>
      </w:r>
      <w:r>
        <w:rPr>
          <w:rFonts w:hint="eastAsia"/>
        </w:rPr>
        <w:t>透過制定解釋</w:t>
      </w:r>
      <w:r w:rsidRPr="00A63C43">
        <w:rPr>
          <w:highlight w:val="yellow"/>
        </w:rPr>
        <w:t>組織如何透過行動建構</w:t>
      </w:r>
      <w:r>
        <w:rPr>
          <w:rFonts w:hint="eastAsia"/>
          <w:highlight w:val="yellow"/>
        </w:rPr>
        <w:t>出</w:t>
      </w:r>
      <w:r w:rsidRPr="00A63C43">
        <w:rPr>
          <w:highlight w:val="yellow"/>
        </w:rPr>
        <w:t>可理解的現實</w:t>
      </w:r>
      <w:r w:rsidRPr="00A63C43">
        <w:t>，</w:t>
      </w:r>
      <w:r>
        <w:rPr>
          <w:rFonts w:hint="eastAsia"/>
        </w:rPr>
        <w:t>同時</w:t>
      </w:r>
      <w:r w:rsidRPr="005C72BD">
        <w:rPr>
          <w:color w:val="EE0000"/>
        </w:rPr>
        <w:t>強調行動本身即是對環境的創造</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境，並藉此</w:t>
      </w:r>
      <w:proofErr w:type="gramStart"/>
      <w:r w:rsidRPr="005C72BD">
        <w:rPr>
          <w:color w:val="EE0000"/>
        </w:rPr>
        <w:t>逐步形構對</w:t>
      </w:r>
      <w:proofErr w:type="gramEnd"/>
      <w:r w:rsidRPr="005C72BD">
        <w:rPr>
          <w:color w:val="EE0000"/>
        </w:rPr>
        <w:t>現實的認知</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1607F364" w14:textId="77777777" w:rsidR="00857061" w:rsidRPr="0047702A" w:rsidRDefault="00857061" w:rsidP="00857061">
      <w:pPr>
        <w:pStyle w:val="15"/>
        <w:ind w:firstLine="480"/>
      </w:pPr>
      <w:r w:rsidRPr="0047702A">
        <w:t>制定理論亦被應用於電子化政府系統導入的研究中。</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分析其推動歷程，指出每階段的環境脈絡會激發特定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Pr>
          <w:rFonts w:hint="eastAsia"/>
        </w:rPr>
        <w:t>這些</w:t>
      </w:r>
      <w:r w:rsidRPr="0055300C">
        <w:t>焦點能力</w:t>
      </w:r>
      <w:r>
        <w:rPr>
          <w:rFonts w:hint="eastAsia"/>
        </w:rPr>
        <w:t>不</w:t>
      </w:r>
      <w:r w:rsidRPr="0055300C">
        <w:t>由單一資源</w:t>
      </w:r>
      <w:r>
        <w:rPr>
          <w:rFonts w:hint="eastAsia"/>
        </w:rPr>
        <w:t>形成</w:t>
      </w:r>
      <w:r w:rsidRPr="0055300C">
        <w:t>，而</w:t>
      </w:r>
      <w:r w:rsidRPr="0055300C">
        <w:lastRenderedPageBreak/>
        <w:t>是來自不同</w:t>
      </w:r>
      <w:proofErr w:type="gramStart"/>
      <w:r w:rsidRPr="0055300C">
        <w:t>資源間的</w:t>
      </w:r>
      <w:r>
        <w:rPr>
          <w:rFonts w:hint="eastAsia"/>
        </w:rPr>
        <w:t>整合</w:t>
      </w:r>
      <w:proofErr w:type="gramEnd"/>
      <w:r>
        <w:rPr>
          <w:rFonts w:hint="eastAsia"/>
        </w:rPr>
        <w:t>、</w:t>
      </w:r>
      <w:r w:rsidRPr="0055300C">
        <w:t>互動，即所謂的</w:t>
      </w:r>
      <w:commentRangeStart w:id="6"/>
      <w:r w:rsidRPr="0047702A">
        <w:t>共生性制定行動</w:t>
      </w:r>
      <w:commentRangeEnd w:id="6"/>
      <w:r w:rsidRPr="0047702A">
        <w:rPr>
          <w:rStyle w:val="ae"/>
        </w:rPr>
        <w:commentReference w:id="6"/>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w:t>
      </w:r>
      <w:proofErr w:type="gramStart"/>
      <w:r w:rsidRPr="002F0CA3">
        <w:t>環境互構</w:t>
      </w:r>
      <w:proofErr w:type="gramEnd"/>
      <w:r w:rsidRPr="002F0CA3">
        <w:t>」架構圖（圖</w:t>
      </w:r>
      <w:r w:rsidRPr="002F0CA3">
        <w:t>OO</w:t>
      </w:r>
      <w:r w:rsidRPr="002F0CA3">
        <w:t>），以說明環境與制定之間的</w:t>
      </w:r>
      <w:r>
        <w:rPr>
          <w:rFonts w:hint="eastAsia"/>
        </w:rPr>
        <w:t>關係</w:t>
      </w:r>
      <w:r w:rsidRPr="002F0CA3">
        <w:t>。</w:t>
      </w:r>
    </w:p>
    <w:p w14:paraId="4A1112D4" w14:textId="77777777" w:rsidR="00857061" w:rsidRPr="00B64FD6" w:rsidRDefault="00857061" w:rsidP="00857061">
      <w:pPr>
        <w:pStyle w:val="af1"/>
        <w:ind w:firstLine="480"/>
      </w:pPr>
      <w:r w:rsidRPr="00C3350E">
        <w:rPr>
          <w:noProof/>
        </w:rPr>
        <w:lastRenderedPageBreak/>
        <w:drawing>
          <wp:inline distT="0" distB="0" distL="0" distR="0" wp14:anchorId="202BA1E3" wp14:editId="44EE49EC">
            <wp:extent cx="4018384" cy="1619977"/>
            <wp:effectExtent l="0" t="0" r="1270" b="0"/>
            <wp:docPr id="140478869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C0C1E25" w14:textId="77777777" w:rsidR="00857061" w:rsidRDefault="00857061" w:rsidP="00857061">
      <w:pPr>
        <w:pStyle w:val="af5"/>
        <w:ind w:firstLine="480"/>
      </w:pPr>
      <w:r>
        <w:rPr>
          <w:rFonts w:hint="eastAsia"/>
        </w:rPr>
        <w:t>圖</w:t>
      </w:r>
      <w:r>
        <w:rPr>
          <w:rFonts w:hint="eastAsia"/>
        </w:rPr>
        <w:t xml:space="preserve"> </w:t>
      </w:r>
      <w:r>
        <w:rPr>
          <w:rFonts w:hint="eastAsia"/>
        </w:rPr>
        <w:t>環境與制定關係圖</w:t>
      </w:r>
    </w:p>
    <w:p w14:paraId="47ED1DB9" w14:textId="77777777" w:rsidR="00857061" w:rsidRPr="00E71EBD" w:rsidRDefault="00857061" w:rsidP="00857061">
      <w:pPr>
        <w:pStyle w:val="3"/>
      </w:pPr>
      <w:bookmarkStart w:id="7" w:name="_Toc198908375"/>
      <w:r>
        <w:rPr>
          <w:rFonts w:hint="eastAsia"/>
        </w:rPr>
        <w:t xml:space="preserve">2.1.2 </w:t>
      </w:r>
      <w:r>
        <w:rPr>
          <w:rFonts w:hint="eastAsia"/>
        </w:rPr>
        <w:t>制定的動態循環過程</w:t>
      </w:r>
      <w:bookmarkEnd w:id="7"/>
    </w:p>
    <w:p w14:paraId="6E9A2975" w14:textId="77777777" w:rsidR="00857061" w:rsidRDefault="00857061" w:rsidP="00857061">
      <w:pPr>
        <w:pStyle w:val="15"/>
        <w:ind w:firstLine="480"/>
      </w:pPr>
      <w:r w:rsidRPr="000615B9">
        <w:t>本文採用制定理論，將不僅止於</w:t>
      </w:r>
      <w:r w:rsidRPr="00A3585A">
        <w:t>Weick</w:t>
      </w:r>
      <w:r>
        <w:rPr>
          <w:rFonts w:hint="eastAsia"/>
        </w:rPr>
        <w:t>所提出</w:t>
      </w:r>
      <w:r w:rsidRPr="000615B9">
        <w:t>宏觀</w:t>
      </w:r>
      <w:r>
        <w:rPr>
          <w:rFonts w:hint="eastAsia"/>
        </w:rPr>
        <w:t>並</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並非</w:t>
      </w:r>
      <w:r>
        <w:rPr>
          <w:rFonts w:hint="eastAsia"/>
          <w:color w:val="EE0000"/>
        </w:rPr>
        <w:t>單向的</w:t>
      </w:r>
      <w:r w:rsidRPr="00AB2861">
        <w:rPr>
          <w:color w:val="EE0000"/>
        </w:rPr>
        <w:t>線性關係</w:t>
      </w:r>
      <w:r w:rsidRPr="00AB2861">
        <w:rPr>
          <w:rFonts w:hint="eastAsia"/>
          <w:color w:val="EE0000"/>
        </w:rPr>
        <w:t>，</w:t>
      </w:r>
      <w:r w:rsidRPr="00AB2861">
        <w:rPr>
          <w:color w:val="EE0000"/>
        </w:rPr>
        <w:t>而是彼此環環相扣、動態循環的歷程</w:t>
      </w:r>
      <w:r w:rsidRPr="00AB2861">
        <w:rPr>
          <w:rFonts w:hint="eastAsia"/>
          <w:color w:val="EE0000"/>
        </w:rPr>
        <w:t>，解釋</w:t>
      </w:r>
      <w:r w:rsidRPr="00AB2861">
        <w:rPr>
          <w:color w:val="EE0000"/>
        </w:rPr>
        <w:t>組織</w:t>
      </w:r>
      <w:r>
        <w:rPr>
          <w:rFonts w:hint="eastAsia"/>
          <w:color w:val="EE0000"/>
        </w:rPr>
        <w:t>在環境中</w:t>
      </w:r>
      <w:r w:rsidRPr="00A9258E">
        <w:rPr>
          <w:color w:val="EE0000"/>
        </w:rPr>
        <w:t>持續建構認知、實踐行動</w:t>
      </w:r>
      <w:proofErr w:type="gramStart"/>
      <w:r w:rsidRPr="00A9258E">
        <w:rPr>
          <w:color w:val="EE0000"/>
        </w:rPr>
        <w:t>並重塑所處</w:t>
      </w:r>
      <w:proofErr w:type="gramEnd"/>
      <w:r w:rsidRPr="00A9258E">
        <w:rPr>
          <w:color w:val="EE0000"/>
        </w:rPr>
        <w:t>環境，進而展開下一輪的認知與行動過程</w:t>
      </w:r>
      <w:r>
        <w:rPr>
          <w:rFonts w:hint="eastAsia"/>
        </w:rPr>
        <w:t>。</w:t>
      </w:r>
    </w:p>
    <w:p w14:paraId="2B3552E2" w14:textId="77777777" w:rsidR="00857061" w:rsidRDefault="00857061" w:rsidP="00857061">
      <w:pPr>
        <w:pStyle w:val="15"/>
        <w:ind w:firstLine="480"/>
      </w:pPr>
      <w:r w:rsidRPr="003630D2">
        <w:t>制定為組織運作中的關鍵過程，行動者會根據所處情境做出反應，而這些</w:t>
      </w:r>
      <w:commentRangeStart w:id="8"/>
      <w:r w:rsidRPr="003630D2">
        <w:t>反應又進一步改變</w:t>
      </w:r>
      <w:r>
        <w:rPr>
          <w:rFonts w:hint="eastAsia"/>
        </w:rPr>
        <w:t>環境情境</w:t>
      </w:r>
      <w:commentRangeEnd w:id="8"/>
      <w:r>
        <w:rPr>
          <w:rStyle w:val="ae"/>
        </w:rPr>
        <w:commentReference w:id="8"/>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w:instrText>
      </w:r>
      <w:r>
        <w:lastRenderedPageBreak/>
        <w:instrText>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而改變不</w:t>
      </w:r>
      <w:r w:rsidRPr="00643A18">
        <w:t>來自單一理性規劃，而是</w:t>
      </w:r>
      <w:r>
        <w:rPr>
          <w:rFonts w:hint="eastAsia"/>
        </w:rPr>
        <w:t>源自</w:t>
      </w:r>
      <w:r w:rsidRPr="00643A18">
        <w:t>於</w:t>
      </w:r>
      <w:r>
        <w:rPr>
          <w:rFonts w:hint="eastAsia"/>
        </w:rPr>
        <w:t>行動者</w:t>
      </w:r>
      <w:r w:rsidRPr="00643A18">
        <w:t>身處的制度、文化與政治脈絡</w:t>
      </w:r>
      <w:r>
        <w:rPr>
          <w:rFonts w:hint="eastAsia"/>
        </w:rPr>
        <w:t>共同交互所產生的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9"/>
      <w:r w:rsidRPr="005E297B">
        <w:t>環境不是客觀給定，而是行動與結構之間互動後共同建構的產物</w:t>
      </w:r>
      <w:commentRangeEnd w:id="9"/>
      <w:r>
        <w:rPr>
          <w:rStyle w:val="ae"/>
        </w:rPr>
        <w:commentReference w:id="9"/>
      </w:r>
      <w:r>
        <w:fldChar w:fldCharType="begin"/>
      </w:r>
      <w:r>
        <w:instrText xml:space="preserve"> ADDIN EN.CITE &lt;EndNote&gt;&lt;Cite&gt;&lt;Author&gt;Reed&lt;/Author&gt;&lt;Year&gt;1997&lt;/Year&gt;&lt;RecNum&gt;117&lt;/Rec</w:instrText>
      </w:r>
      <w:r>
        <w:lastRenderedPageBreak/>
        <w:instrText>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37B978CD" w14:textId="77777777" w:rsidR="00857061" w:rsidRDefault="00857061" w:rsidP="00857061">
      <w:pPr>
        <w:pStyle w:val="15"/>
        <w:ind w:firstLine="480"/>
      </w:pPr>
      <w:r>
        <w:rPr>
          <w:rFonts w:hint="eastAsia"/>
        </w:rPr>
        <w:t>在</w:t>
      </w:r>
      <w:commentRangeStart w:id="10"/>
      <w:r w:rsidRPr="004A47A4">
        <w:t>Orlikowski</w:t>
      </w:r>
      <w:commentRangeEnd w:id="10"/>
      <w:r>
        <w:rPr>
          <w:rStyle w:val="ae"/>
        </w:rPr>
        <w:commentReference w:id="10"/>
      </w:r>
      <w:r w:rsidRPr="004A47A4">
        <w:t>的研究中</w:t>
      </w:r>
      <w:r>
        <w:rPr>
          <w:rFonts w:hint="eastAsia"/>
        </w:rPr>
        <w:t>，</w:t>
      </w:r>
      <w:r w:rsidRPr="002E5140">
        <w:t>她</w:t>
      </w:r>
      <w:r>
        <w:rPr>
          <w:rFonts w:hint="eastAsia"/>
        </w:rPr>
        <w:t>發現</w:t>
      </w:r>
      <w:r w:rsidRPr="002E5140">
        <w:t>每一次與科技的互動都是在特定時間與脈絡下進行的，因此在每次使用</w:t>
      </w:r>
      <w:r>
        <w:rPr>
          <w:rFonts w:hint="eastAsia"/>
        </w:rPr>
        <w:t>科技的過程，</w:t>
      </w:r>
      <w:r w:rsidRPr="002E5140">
        <w:t>都有可能制定出不同的結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615C1C00" w14:textId="77777777" w:rsidR="00857061" w:rsidRDefault="00857061" w:rsidP="00857061">
      <w:pPr>
        <w:pStyle w:val="15"/>
        <w:ind w:firstLine="480"/>
      </w:pPr>
      <w:proofErr w:type="gramStart"/>
      <w:r w:rsidRPr="00B150B5">
        <w:t>此外，</w:t>
      </w:r>
      <w:proofErr w:type="gramEnd"/>
      <w:r w:rsidRPr="00B150B5">
        <w:t>後續學者也從不同層次延伸制定理論的應用</w:t>
      </w:r>
      <w:r>
        <w:rPr>
          <w:rFonts w:hint="eastAsia"/>
        </w:rPr>
        <w:t>。</w:t>
      </w:r>
      <w:r w:rsidRPr="00A70CB5">
        <w:t>例如</w:t>
      </w:r>
      <w:r w:rsidRPr="00F45239">
        <w:t>Gioia</w:t>
      </w:r>
      <w:r w:rsidRPr="00F45239">
        <w:t>與</w:t>
      </w:r>
      <w:proofErr w:type="spellStart"/>
      <w:r w:rsidRPr="00F45239">
        <w:t>Chittipeddi</w:t>
      </w:r>
      <w:proofErr w:type="spellEnd"/>
      <w:r w:rsidRPr="00A70CB5">
        <w:t>將</w:t>
      </w:r>
      <w:r w:rsidRPr="003C7898">
        <w:rPr>
          <w:color w:val="EE0000"/>
        </w:rPr>
        <w:t>此邏輯應用於</w:t>
      </w:r>
      <w:r w:rsidRPr="003C7898">
        <w:rPr>
          <w:rFonts w:hint="eastAsia"/>
          <w:color w:val="EE0000"/>
        </w:rPr>
        <w:t>組織改革的過程</w:t>
      </w:r>
      <w:r w:rsidRPr="00A70CB5">
        <w:t>，</w:t>
      </w:r>
      <w:r>
        <w:rPr>
          <w:rFonts w:hint="eastAsia"/>
        </w:rPr>
        <w:t>他們改革</w:t>
      </w:r>
      <w:r w:rsidRPr="00F45239">
        <w:t>關鍵</w:t>
      </w:r>
      <w:r>
        <w:rPr>
          <w:rFonts w:hint="eastAsia"/>
        </w:rPr>
        <w:t>點</w:t>
      </w:r>
      <w:r w:rsidRPr="00F45239">
        <w:t>在於高階管理者如何建構與傳遞</w:t>
      </w:r>
      <w:r>
        <w:rPr>
          <w:rFonts w:hint="eastAsia"/>
        </w:rPr>
        <w:t>對於組織</w:t>
      </w:r>
      <w:r w:rsidRPr="00F45239">
        <w:t>願景的解釋，</w:t>
      </w:r>
      <w:r>
        <w:rPr>
          <w:rFonts w:hint="eastAsia"/>
        </w:rPr>
        <w:t>組織改革過程</w:t>
      </w:r>
      <w:r w:rsidRPr="00DD38DB">
        <w:rPr>
          <w:color w:val="EE0000"/>
        </w:rPr>
        <w:t>涉及認知與行動之間的相互作用，</w:t>
      </w:r>
      <w:r>
        <w:rPr>
          <w:rFonts w:hint="eastAsia"/>
          <w:color w:val="EE0000"/>
        </w:rPr>
        <w:t>以</w:t>
      </w:r>
      <w:r w:rsidRPr="00DD38DB">
        <w:rPr>
          <w:color w:val="EE0000"/>
        </w:rPr>
        <w:t>形成</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11"/>
      <w:r w:rsidRPr="00F45239">
        <w:t>（</w:t>
      </w:r>
      <w:r w:rsidRPr="00F45239">
        <w:t xml:space="preserve">Gioia &amp; </w:t>
      </w:r>
      <w:proofErr w:type="spellStart"/>
      <w:r w:rsidRPr="00F45239">
        <w:t>Chittipeddi</w:t>
      </w:r>
      <w:proofErr w:type="spellEnd"/>
      <w:r w:rsidRPr="00F45239">
        <w:t>, 1991</w:t>
      </w:r>
      <w:r w:rsidRPr="00F45239">
        <w:t>）</w:t>
      </w:r>
      <w:commentRangeEnd w:id="11"/>
      <w:r>
        <w:rPr>
          <w:rStyle w:val="ae"/>
        </w:rPr>
        <w:commentReference w:id="11"/>
      </w:r>
      <w:r>
        <w:rPr>
          <w:rFonts w:hint="eastAsia"/>
        </w:rPr>
        <w:t>。</w:t>
      </w:r>
    </w:p>
    <w:p w14:paraId="25AB0970" w14:textId="77777777" w:rsidR="00857061" w:rsidRDefault="00857061" w:rsidP="00857061">
      <w:pPr>
        <w:pStyle w:val="15"/>
        <w:ind w:firstLine="480"/>
      </w:pPr>
      <w:r w:rsidRPr="00A70CB5">
        <w:t>Giddens</w:t>
      </w:r>
      <w:r w:rsidRPr="00A70CB5">
        <w:t>則從宏觀層面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不是獨立於行動者之外的靜態實體，而是</w:t>
      </w:r>
      <w:r w:rsidRPr="005C72BD">
        <w:rPr>
          <w:color w:val="EE0000"/>
        </w:rPr>
        <w:t>人們的實踐活動所展現的結構性特質</w:t>
      </w:r>
      <w:r>
        <w:rPr>
          <w:rFonts w:hint="eastAsia"/>
        </w:rPr>
        <w:t>，而</w:t>
      </w:r>
      <w:r w:rsidRPr="00B63179">
        <w:t>結構的存在形式，正是</w:t>
      </w:r>
      <w:r w:rsidRPr="007E3BF3">
        <w:rPr>
          <w:color w:val="EE0000"/>
        </w:rPr>
        <w:t>行動者根據記憶與</w:t>
      </w:r>
      <w:r>
        <w:rPr>
          <w:rFonts w:hint="eastAsia"/>
          <w:color w:val="EE0000"/>
        </w:rPr>
        <w:t>行動</w:t>
      </w:r>
      <w:r w:rsidRPr="007E3BF3">
        <w:rPr>
          <w:color w:val="EE0000"/>
        </w:rPr>
        <w:t>實踐所反覆</w:t>
      </w:r>
      <w:r>
        <w:rPr>
          <w:rFonts w:hint="eastAsia"/>
          <w:color w:val="EE0000"/>
        </w:rPr>
        <w:t>再製</w:t>
      </w:r>
      <w:r w:rsidRPr="007E3BF3">
        <w:rPr>
          <w:color w:val="EE0000"/>
        </w:rPr>
        <w:t>的結果</w:t>
      </w:r>
      <w:r w:rsidRPr="00B63179">
        <w:lastRenderedPageBreak/>
        <w:t>（</w:t>
      </w:r>
      <w:commentRangeStart w:id="12"/>
      <w:proofErr w:type="spellStart"/>
      <w:r w:rsidRPr="00B63179">
        <w:t>Giddens</w:t>
      </w:r>
      <w:proofErr w:type="spellEnd"/>
      <w:r w:rsidRPr="00B63179">
        <w:t>, 1984</w:t>
      </w:r>
      <w:r w:rsidRPr="00B63179">
        <w:t>）</w:t>
      </w:r>
      <w:commentRangeEnd w:id="12"/>
      <w:r>
        <w:rPr>
          <w:rStyle w:val="ae"/>
        </w:rPr>
        <w:commentReference w:id="12"/>
      </w:r>
      <w:r>
        <w:rPr>
          <w:rFonts w:hint="eastAsia"/>
        </w:rPr>
        <w:t>。</w:t>
      </w:r>
    </w:p>
    <w:p w14:paraId="2D95D492" w14:textId="77777777" w:rsidR="00857061" w:rsidRDefault="00857061" w:rsidP="00857061">
      <w:pPr>
        <w:pStyle w:val="15"/>
        <w:ind w:firstLine="480"/>
      </w:pPr>
      <w:r w:rsidRPr="00AD3EC3">
        <w:t>Weick</w:t>
      </w:r>
      <w:r w:rsidRPr="00AD3EC3">
        <w:t>與</w:t>
      </w:r>
      <w:r w:rsidRPr="00AD3EC3">
        <w:t>Putnam</w:t>
      </w:r>
      <w:r w:rsidRPr="00A70CB5">
        <w:t>，</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將注意力僅放在「內容本身」，而忽略</w:t>
      </w:r>
      <w:r w:rsidRPr="00670CD1">
        <w:rPr>
          <w:rFonts w:hint="eastAsia"/>
          <w:color w:val="EE0000"/>
        </w:rPr>
        <w:t>產生構思的過程</w:t>
      </w:r>
      <w:r w:rsidRPr="00670CD1">
        <w:rPr>
          <w:color w:val="EE0000"/>
        </w:rPr>
        <w:t>，便容易落入表層化的詮釋</w:t>
      </w:r>
      <w:r w:rsidRPr="00A877C0">
        <w:t>；事實上，組織行為中真正需要關注的是「內容如何被建構出來」的歷程，</w:t>
      </w:r>
      <w:r w:rsidRPr="00AE57F4">
        <w:t>強調詮釋過程本身即是理解與創造的核心</w:t>
      </w:r>
      <w:commentRangeStart w:id="13"/>
      <w:r w:rsidRPr="00A877C0">
        <w:t>（</w:t>
      </w:r>
      <w:r w:rsidRPr="00A877C0">
        <w:t>Weick &amp; Putnam, 2006</w:t>
      </w:r>
      <w:r w:rsidRPr="00A877C0">
        <w:t>）</w:t>
      </w:r>
      <w:commentRangeEnd w:id="13"/>
      <w:r>
        <w:rPr>
          <w:rStyle w:val="ae"/>
        </w:rPr>
        <w:commentReference w:id="13"/>
      </w:r>
      <w:r w:rsidRPr="00A877C0">
        <w:t>。</w:t>
      </w:r>
    </w:p>
    <w:p w14:paraId="6808B86F" w14:textId="77777777" w:rsidR="00857061" w:rsidRPr="008E5C2D" w:rsidRDefault="00857061" w:rsidP="00857061">
      <w:pPr>
        <w:pStyle w:val="15"/>
        <w:ind w:firstLine="480"/>
      </w:pPr>
      <w:r w:rsidRPr="005133FB">
        <w:t>在創業領域中，林家五等人亦提出「創業家</w:t>
      </w:r>
      <w:proofErr w:type="gramStart"/>
      <w:r w:rsidRPr="005133FB">
        <w:t>的釋意歷程</w:t>
      </w:r>
      <w:proofErr w:type="gramEnd"/>
      <w:r w:rsidRPr="005133FB">
        <w:t>」模型，說明創業家的行動並非預設結果，而是根據其身份認同、環境詮釋與個人脈絡所產生的認知逐步轉化而來</w:t>
      </w:r>
      <w:r>
        <w:rPr>
          <w:rFonts w:hint="eastAsia"/>
        </w:rPr>
        <w:t>，他指出</w:t>
      </w:r>
      <w:r w:rsidRPr="00596E93">
        <w:t>詮釋歷程並非靜態反應，而是在回應環境的過程中不斷轉換與深化，並藉由行動來實踐與修正認知，逐步形成新的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Pr>
          <w:rFonts w:hint="eastAsia"/>
        </w:rPr>
        <w:t>，</w:t>
      </w:r>
      <w:r w:rsidRPr="00626635">
        <w:t>回應</w:t>
      </w:r>
      <w:r w:rsidRPr="00626635">
        <w:t>Weick</w:t>
      </w:r>
      <w:r w:rsidRPr="00626635">
        <w:t>所強調的：「思考激發行動，行動再觸發新的思考」</w:t>
      </w:r>
      <w:r w:rsidRPr="005133FB">
        <w:t>。</w:t>
      </w:r>
    </w:p>
    <w:p w14:paraId="31985A89" w14:textId="77777777" w:rsidR="00857061" w:rsidRDefault="00857061" w:rsidP="00857061">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w:t>
      </w:r>
      <w:r w:rsidRPr="00B3713C">
        <w:rPr>
          <w:color w:val="EE0000"/>
        </w:rPr>
        <w:lastRenderedPageBreak/>
        <w:t>會創造出新的結構與限制，成為</w:t>
      </w:r>
      <w:r w:rsidRPr="00B3713C">
        <w:rPr>
          <w:rFonts w:hint="eastAsia"/>
          <w:color w:val="EE0000"/>
        </w:rPr>
        <w:t>環境、</w:t>
      </w:r>
      <w:r w:rsidRPr="00B3713C">
        <w:rPr>
          <w:color w:val="EE0000"/>
        </w:rPr>
        <w:t>情境與參考依據</w:t>
      </w:r>
      <w:r w:rsidRPr="00B3713C">
        <w:rPr>
          <w:rFonts w:hint="eastAsia"/>
          <w:color w:val="EE0000"/>
        </w:rPr>
        <w:t>，進而</w:t>
      </w:r>
      <w:commentRangeStart w:id="14"/>
      <w:r w:rsidRPr="00B3713C">
        <w:rPr>
          <w:color w:val="EE0000"/>
        </w:rPr>
        <w:t>創造出他們所面對的部分環境</w:t>
      </w:r>
      <w:commentRangeEnd w:id="14"/>
      <w:r w:rsidRPr="00B3713C">
        <w:rPr>
          <w:rStyle w:val="ae"/>
          <w:color w:val="EE0000"/>
        </w:rPr>
        <w:commentReference w:id="14"/>
      </w:r>
      <w:r>
        <w:rPr>
          <w:rFonts w:hint="eastAsia"/>
        </w:rPr>
        <w:t>，這讓環境不再是被動接受的條件，而是行動的產物</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Pr>
          <w:rFonts w:hint="eastAsia"/>
        </w:rPr>
        <w:t>，組織</w:t>
      </w:r>
      <w:r w:rsidRPr="00FA60BD">
        <w:t>行動產生的痕跡又成為再認知的素材，並進一步形塑</w:t>
      </w:r>
      <w:r>
        <w:rPr>
          <w:rFonts w:hint="eastAsia"/>
        </w:rPr>
        <w:t>新</w:t>
      </w:r>
      <w:r w:rsidRPr="00FA60BD">
        <w:t>環境，使制定歷程不斷往復展開</w:t>
      </w:r>
      <w:r>
        <w:rPr>
          <w:rFonts w:hint="eastAsia"/>
        </w:rPr>
        <w:t>，制定循環使</w:t>
      </w:r>
      <w:r w:rsidRPr="00AD2944">
        <w:t>組織</w:t>
      </w:r>
      <w:r>
        <w:rPr>
          <w:rFonts w:hint="eastAsia"/>
        </w:rPr>
        <w:t>能夠</w:t>
      </w:r>
      <w:r w:rsidRPr="00AD2944">
        <w:t>在變動環境中發展、調整與再創。本研究即</w:t>
      </w:r>
      <w:r>
        <w:rPr>
          <w:rFonts w:hint="eastAsia"/>
        </w:rPr>
        <w:t>提</w:t>
      </w:r>
      <w:r w:rsidRPr="00AD2944">
        <w:t>出</w:t>
      </w:r>
      <w:r>
        <w:rPr>
          <w:rFonts w:hint="eastAsia"/>
        </w:rPr>
        <w:t>以下循環</w:t>
      </w:r>
      <w:r w:rsidRPr="00AD2944">
        <w:t>分析架構（如圖），用以剖析數位平台開發歷程中，</w:t>
      </w:r>
      <w:r>
        <w:rPr>
          <w:rFonts w:hint="eastAsia"/>
        </w:rPr>
        <w:t>企業</w:t>
      </w:r>
      <w:r w:rsidRPr="00AD2944">
        <w:t>如何資源配置、</w:t>
      </w:r>
      <w:r>
        <w:rPr>
          <w:rFonts w:hint="eastAsia"/>
        </w:rPr>
        <w:t>制定策略進行平台發展</w:t>
      </w:r>
      <w:r w:rsidRPr="00AD2944">
        <w:t>，持續回應外在挑戰。</w:t>
      </w:r>
    </w:p>
    <w:p w14:paraId="3CD5F5F0" w14:textId="77777777" w:rsidR="00857061" w:rsidRPr="00A3585A" w:rsidRDefault="00857061" w:rsidP="00857061">
      <w:pPr>
        <w:pStyle w:val="af1"/>
        <w:ind w:firstLine="480"/>
      </w:pPr>
      <w:r w:rsidRPr="00C7524A">
        <w:rPr>
          <w:rFonts w:hint="eastAsia"/>
          <w:noProof/>
        </w:rPr>
        <w:lastRenderedPageBreak/>
        <w:drawing>
          <wp:inline distT="0" distB="0" distL="0" distR="0" wp14:anchorId="0496AF04" wp14:editId="23C4DC7C">
            <wp:extent cx="5274310" cy="2717800"/>
            <wp:effectExtent l="0" t="0" r="2540" b="6350"/>
            <wp:docPr id="56674810"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4810" name="圖片 5667481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0DB3CECF" w14:textId="6FBFB109" w:rsidR="00857061" w:rsidRPr="00BB47A4" w:rsidRDefault="00857061" w:rsidP="00BB47A4">
      <w:pPr>
        <w:pStyle w:val="af5"/>
        <w:ind w:firstLine="480"/>
        <w:rPr>
          <w:rFonts w:hint="eastAsia"/>
        </w:rPr>
      </w:pPr>
      <w:r>
        <w:rPr>
          <w:rFonts w:hint="eastAsia"/>
        </w:rPr>
        <w:t>圖</w:t>
      </w:r>
      <w:r>
        <w:rPr>
          <w:rFonts w:hint="eastAsia"/>
        </w:rPr>
        <w:t xml:space="preserve"> </w:t>
      </w:r>
      <w:r>
        <w:rPr>
          <w:rFonts w:hint="eastAsia"/>
        </w:rPr>
        <w:t>制定循環圖</w:t>
      </w:r>
    </w:p>
    <w:p w14:paraId="4611975E" w14:textId="77777777" w:rsidR="00E20851" w:rsidRDefault="00E20851" w:rsidP="00E20851">
      <w:pPr>
        <w:pStyle w:val="unedit"/>
      </w:pPr>
      <w:r w:rsidRPr="00626AF7">
        <w:t>Enactment is a key constituent process of organizing (Weick, 1979, 2001; Weick et al., 2005</w:t>
      </w:r>
    </w:p>
    <w:p w14:paraId="2BE8C585" w14:textId="77777777" w:rsidR="00E20851" w:rsidRDefault="00E20851" w:rsidP="00E20851">
      <w:pPr>
        <w:pStyle w:val="unedit"/>
        <w:rPr>
          <w:rFonts w:ascii="Segoe UI" w:hAnsi="Segoe UI" w:cs="Segoe UI"/>
          <w:color w:val="1A1A1A"/>
          <w:sz w:val="27"/>
          <w:szCs w:val="27"/>
          <w:shd w:val="clear" w:color="auto" w:fill="FFFFFF"/>
        </w:rPr>
      </w:pPr>
      <w:bookmarkStart w:id="15" w:name="_Hlk198905272"/>
      <w:r w:rsidRPr="00626AF7">
        <w:t>Enactment is coupled with the contextual environmen</w:t>
      </w:r>
      <w:bookmarkEnd w:id="15"/>
      <w:r w:rsidRPr="00626AF7">
        <w:t xml:space="preserve">t (Weick, 1979, 2001) as human agents act in response to various environmental stimuli (Fountain, 2001; </w:t>
      </w:r>
      <w:proofErr w:type="spellStart"/>
      <w:r w:rsidRPr="00626AF7">
        <w:t>Daneels</w:t>
      </w:r>
      <w:proofErr w:type="spellEnd"/>
      <w:r w:rsidRPr="00626AF7">
        <w:t>, 2003)</w:t>
      </w:r>
      <w:r w:rsidRPr="007A2A1C">
        <w:rPr>
          <w:rFonts w:ascii="Segoe UI" w:hAnsi="Segoe UI" w:cs="Segoe UI"/>
          <w:color w:val="1A1A1A"/>
          <w:sz w:val="27"/>
          <w:szCs w:val="27"/>
          <w:shd w:val="clear" w:color="auto" w:fill="FFFFFF"/>
        </w:rPr>
        <w:t xml:space="preserve"> </w:t>
      </w:r>
    </w:p>
    <w:p w14:paraId="1BEE4706" w14:textId="77777777" w:rsidR="00E20851" w:rsidRPr="002D5F7A" w:rsidRDefault="00E20851" w:rsidP="00E20851">
      <w:pPr>
        <w:pStyle w:val="unedit"/>
        <w:rPr>
          <w:strike/>
        </w:rPr>
      </w:pPr>
      <w:r w:rsidRPr="002D5F7A">
        <w:rPr>
          <w:strike/>
          <w:highlight w:val="cyan"/>
        </w:rPr>
        <w:t>Thus, both the enactment process and the contextual environment interrelate with each other (Reed, 1997; Pawlowski &amp; Robey, 2004</w:t>
      </w:r>
      <w:r w:rsidRPr="002D5F7A">
        <w:rPr>
          <w:strike/>
          <w:highlight w:val="cyan"/>
        </w:rPr>
        <w:t>因此，實踐過程和情境環境彼此相互關聯</w:t>
      </w:r>
      <w:proofErr w:type="gramStart"/>
      <w:r w:rsidRPr="002D5F7A">
        <w:rPr>
          <w:strike/>
          <w:highlight w:val="cyan"/>
        </w:rPr>
        <w:t>（</w:t>
      </w:r>
      <w:proofErr w:type="gramEnd"/>
      <w:r w:rsidRPr="002D5F7A">
        <w:rPr>
          <w:strike/>
          <w:highlight w:val="cyan"/>
        </w:rPr>
        <w:t>Reed, 1997; Pawlowski &amp; Robey, 2004</w:t>
      </w:r>
      <w:proofErr w:type="gramStart"/>
      <w:r w:rsidRPr="002D5F7A">
        <w:rPr>
          <w:strike/>
          <w:highlight w:val="cyan"/>
        </w:rPr>
        <w:t>）</w:t>
      </w:r>
      <w:proofErr w:type="gramEnd"/>
    </w:p>
    <w:p w14:paraId="1F278481" w14:textId="77777777" w:rsidR="00E20851" w:rsidRPr="002D5F7A" w:rsidRDefault="00E20851" w:rsidP="00E20851">
      <w:pPr>
        <w:pStyle w:val="unedit"/>
        <w:rPr>
          <w:strike/>
        </w:rPr>
      </w:pPr>
      <w:r w:rsidRPr="002D5F7A">
        <w:rPr>
          <w:strike/>
          <w:color w:val="auto"/>
        </w:rPr>
        <w:t xml:space="preserve"> </w:t>
      </w:r>
      <w:r w:rsidRPr="002D5F7A">
        <w:rPr>
          <w:strike/>
          <w:highlight w:val="yellow"/>
        </w:rPr>
        <w:t>FOUNTAIN J (2001) Building the Virtual State: Information Technology and Institutional Change. Brookings Institution, Washington, DC.</w:t>
      </w:r>
    </w:p>
    <w:p w14:paraId="4A12FBBD" w14:textId="77777777" w:rsidR="00E20851" w:rsidRPr="001D43FE" w:rsidRDefault="00E20851" w:rsidP="00E20851">
      <w:pPr>
        <w:pStyle w:val="unedit"/>
        <w:rPr>
          <w:b/>
          <w:bCs/>
          <w:strike/>
          <w:highlight w:val="yellow"/>
        </w:rPr>
      </w:pPr>
      <w:r w:rsidRPr="001D43FE">
        <w:rPr>
          <w:b/>
          <w:bCs/>
          <w:strike/>
          <w:highlight w:val="yellow"/>
        </w:rPr>
        <w:t>Fountain (2001)</w:t>
      </w:r>
    </w:p>
    <w:p w14:paraId="55506850" w14:textId="77777777" w:rsidR="00E20851" w:rsidRPr="001D43FE" w:rsidRDefault="00E20851" w:rsidP="00E20851">
      <w:pPr>
        <w:pStyle w:val="unedit"/>
        <w:rPr>
          <w:strike/>
          <w:highlight w:val="yellow"/>
        </w:rPr>
      </w:pPr>
      <w:r w:rsidRPr="001D43FE">
        <w:rPr>
          <w:b/>
          <w:bCs/>
          <w:strike/>
          <w:highlight w:val="yellow"/>
        </w:rPr>
        <w:t>合理性確認：</w:t>
      </w:r>
      <w:r w:rsidRPr="001D43FE">
        <w:rPr>
          <w:strike/>
          <w:highlight w:val="yellow"/>
        </w:rPr>
        <w:br/>
      </w:r>
      <w:r w:rsidRPr="001D43FE">
        <w:rPr>
          <w:strike/>
          <w:highlight w:val="yellow"/>
        </w:rPr>
        <w:t>你引用她的「技術制定架構」來說明</w:t>
      </w:r>
      <w:r w:rsidRPr="001D43FE">
        <w:rPr>
          <w:strike/>
          <w:highlight w:val="yellow"/>
        </w:rPr>
        <w:t xml:space="preserve"> ICT </w:t>
      </w:r>
      <w:r w:rsidRPr="001D43FE">
        <w:rPr>
          <w:strike/>
          <w:highlight w:val="yellow"/>
        </w:rPr>
        <w:t>系統如何透過制度脈絡的行動被制定出不同結果，是針對「環境如何被行動者創造出來」的補充解釋，很適合你的第三要素「環境建構」段落。</w:t>
      </w:r>
      <w:r w:rsidRPr="001D43FE">
        <w:rPr>
          <w:strike/>
          <w:highlight w:val="yellow"/>
        </w:rPr>
        <w:br/>
      </w:r>
      <w:r w:rsidRPr="001D43FE">
        <w:rPr>
          <w:b/>
          <w:bCs/>
          <w:strike/>
          <w:highlight w:val="yellow"/>
        </w:rPr>
        <w:t>補充建議</w:t>
      </w:r>
      <w:proofErr w:type="gramStart"/>
      <w:r w:rsidRPr="001D43FE">
        <w:rPr>
          <w:b/>
          <w:bCs/>
          <w:strike/>
          <w:highlight w:val="yellow"/>
        </w:rPr>
        <w:t>引用原句</w:t>
      </w:r>
      <w:proofErr w:type="gramEnd"/>
      <w:r w:rsidRPr="001D43FE">
        <w:rPr>
          <w:b/>
          <w:bCs/>
          <w:strike/>
          <w:highlight w:val="yellow"/>
        </w:rPr>
        <w:t>：</w:t>
      </w:r>
    </w:p>
    <w:p w14:paraId="08BE9910" w14:textId="77777777" w:rsidR="00E20851" w:rsidRPr="001D43FE" w:rsidRDefault="00E20851" w:rsidP="00E20851">
      <w:pPr>
        <w:pStyle w:val="unedit"/>
        <w:numPr>
          <w:ilvl w:val="0"/>
          <w:numId w:val="1"/>
        </w:numPr>
        <w:ind w:firstLine="480"/>
        <w:rPr>
          <w:strike/>
          <w:highlight w:val="yellow"/>
        </w:rPr>
      </w:pPr>
      <w:r w:rsidRPr="001D43FE">
        <w:rPr>
          <w:strike/>
          <w:highlight w:val="yellow"/>
        </w:rPr>
        <w:t xml:space="preserve">“The enactment of ICT systems in government agencies is the result of various cognitive, cultural, structural and political ‘embeddedness’ that reside </w:t>
      </w:r>
      <w:r w:rsidRPr="001D43FE">
        <w:rPr>
          <w:strike/>
          <w:highlight w:val="yellow"/>
        </w:rPr>
        <w:lastRenderedPageBreak/>
        <w:t>in the contextual environment.” (Fountain, 2001)</w:t>
      </w:r>
    </w:p>
    <w:p w14:paraId="13029FAE" w14:textId="77777777" w:rsidR="00E20851" w:rsidRDefault="00E20851" w:rsidP="00E20851">
      <w:pPr>
        <w:pStyle w:val="unedit"/>
      </w:pPr>
    </w:p>
    <w:p w14:paraId="66B497C5" w14:textId="77777777" w:rsidR="00E20851" w:rsidRPr="00CC413D" w:rsidRDefault="00E20851" w:rsidP="00E20851">
      <w:pPr>
        <w:pStyle w:val="unedit"/>
        <w:rPr>
          <w:highlight w:val="yellow"/>
        </w:rPr>
      </w:pPr>
      <w:r>
        <w:rPr>
          <w:rFonts w:hint="eastAsia"/>
          <w:highlight w:val="yellow"/>
        </w:rPr>
        <w:t>書中</w:t>
      </w:r>
      <w:r w:rsidRPr="00BC79E0">
        <w:rPr>
          <w:rFonts w:hint="eastAsia"/>
          <w:highlight w:val="yellow"/>
        </w:rPr>
        <w:t>指出作者將</w:t>
      </w:r>
      <w:r w:rsidRPr="00BC79E0">
        <w:rPr>
          <w:rFonts w:hint="eastAsia"/>
          <w:highlight w:val="yellow"/>
        </w:rPr>
        <w:t xml:space="preserve"> technology enactment framework </w:t>
      </w:r>
      <w:r w:rsidRPr="00BC79E0">
        <w:rPr>
          <w:rFonts w:hint="eastAsia"/>
          <w:highlight w:val="yellow"/>
        </w:rPr>
        <w:t>應用於「虛擬機關（</w:t>
      </w:r>
      <w:r w:rsidRPr="00BC79E0">
        <w:rPr>
          <w:rFonts w:hint="eastAsia"/>
          <w:highlight w:val="yellow"/>
        </w:rPr>
        <w:t>virtual agency</w:t>
      </w:r>
      <w:r w:rsidRPr="00BC79E0">
        <w:rPr>
          <w:rFonts w:hint="eastAsia"/>
          <w:highlight w:val="yellow"/>
        </w:rPr>
        <w:t>）」的分析，說明在網路環境下資訊與政府服務如何透過資訊科技重構，並非只是技術系統的單向實作，而是一種制度性與社會性互動過程。</w:t>
      </w:r>
      <w:r w:rsidRPr="00BC79E0">
        <w:rPr>
          <w:highlight w:val="yellow"/>
        </w:rPr>
        <w:t>The technology enactment framework could be applied</w:t>
      </w:r>
      <w:proofErr w:type="gramStart"/>
      <w:r w:rsidRPr="00BC79E0">
        <w:rPr>
          <w:highlight w:val="yellow"/>
        </w:rPr>
        <w:t>...”</w:t>
      </w:r>
      <w:r w:rsidRPr="00BC79E0">
        <w:rPr>
          <w:highlight w:val="yellow"/>
        </w:rPr>
        <w:t>（</w:t>
      </w:r>
      <w:proofErr w:type="gramEnd"/>
      <w:r w:rsidRPr="00BC79E0">
        <w:rPr>
          <w:highlight w:val="yellow"/>
        </w:rPr>
        <w:t>Fountain, 2001, p. 90</w:t>
      </w:r>
      <w:r w:rsidRPr="00BC79E0">
        <w:rPr>
          <w:highlight w:val="yellow"/>
        </w:rPr>
        <w:t>）</w:t>
      </w:r>
      <w:r w:rsidRPr="00CC413D">
        <w:rPr>
          <w:highlight w:val="yellow"/>
        </w:rPr>
        <w:t>技術制定架構（</w:t>
      </w:r>
      <w:r w:rsidRPr="00CC413D">
        <w:rPr>
          <w:highlight w:val="yellow"/>
        </w:rPr>
        <w:t>technology enactment framework</w:t>
      </w:r>
      <w:r w:rsidRPr="00CC413D">
        <w:rPr>
          <w:highlight w:val="yellow"/>
        </w:rPr>
        <w:t>）可應用於虛擬政府機關的實踐情境中，說明在數位化重構下政府機關的運作如何不再單純依賴正式制度與科層流程，而轉向網路與數位溝通介面的組織互動方式（</w:t>
      </w:r>
      <w:r w:rsidRPr="00CC413D">
        <w:rPr>
          <w:highlight w:val="yellow"/>
        </w:rPr>
        <w:t>Fountain, 2001, p. 90</w:t>
      </w:r>
      <w:r w:rsidRPr="00CC413D">
        <w:rPr>
          <w:highlight w:val="yellow"/>
        </w:rPr>
        <w:t>）。</w:t>
      </w:r>
    </w:p>
    <w:p w14:paraId="392F5E4C" w14:textId="77777777" w:rsidR="00E20851" w:rsidRPr="00CC413D" w:rsidRDefault="00E20851" w:rsidP="00E20851">
      <w:pPr>
        <w:pStyle w:val="unedit"/>
        <w:rPr>
          <w:highlight w:val="yellow"/>
        </w:rPr>
      </w:pPr>
      <w:r w:rsidRPr="00CC413D">
        <w:rPr>
          <w:highlight w:val="yellow"/>
        </w:rPr>
        <w:t>"Technology enactment illuminates the struggle of organizational decisionmakers and actors to integrate the capabilities of a new information technology with their existing organizational and institutional arrangements."</w:t>
      </w:r>
      <w:r w:rsidRPr="00CC413D">
        <w:rPr>
          <w:rFonts w:ascii="新細明體" w:eastAsia="新細明體" w:hAnsi="新細明體" w:cs="新細明體"/>
          <w:kern w:val="0"/>
          <w:highlight w:val="yellow"/>
          <w14:ligatures w14:val="none"/>
        </w:rPr>
        <w:t xml:space="preserve"> </w:t>
      </w:r>
      <w:r w:rsidRPr="00CC413D">
        <w:rPr>
          <w:highlight w:val="yellow"/>
        </w:rPr>
        <w:t>技術制定</w:t>
      </w:r>
      <w:proofErr w:type="gramStart"/>
      <w:r w:rsidRPr="00CC413D">
        <w:rPr>
          <w:highlight w:val="yellow"/>
        </w:rPr>
        <w:t>凸</w:t>
      </w:r>
      <w:proofErr w:type="gramEnd"/>
      <w:r w:rsidRPr="00CC413D">
        <w:rPr>
          <w:highlight w:val="yellow"/>
        </w:rPr>
        <w:t>顯了組織決策者與行動者在整合新資訊科技與原有組織與制度安排之間所面臨的掙扎與挑戰（</w:t>
      </w:r>
      <w:r w:rsidRPr="00CC413D">
        <w:rPr>
          <w:highlight w:val="yellow"/>
        </w:rPr>
        <w:t>Fountain, 2001</w:t>
      </w:r>
      <w:r w:rsidRPr="00CC413D">
        <w:rPr>
          <w:highlight w:val="yellow"/>
        </w:rPr>
        <w:t>）。</w:t>
      </w:r>
    </w:p>
    <w:p w14:paraId="69415B81" w14:textId="77777777" w:rsidR="00E20851" w:rsidRPr="00B53368" w:rsidRDefault="00E20851" w:rsidP="00E20851">
      <w:pPr>
        <w:pStyle w:val="unedit"/>
        <w:rPr>
          <w:highlight w:val="yellow"/>
        </w:rPr>
      </w:pPr>
      <w:r w:rsidRPr="00CC413D">
        <w:rPr>
          <w:highlight w:val="yellow"/>
        </w:rPr>
        <w:t>補充段落也說明：「</w:t>
      </w:r>
      <w:r w:rsidRPr="00CC413D">
        <w:rPr>
          <w:highlight w:val="yellow"/>
        </w:rPr>
        <w:t>...with little awareness or understanding of the transformative potential...</w:t>
      </w:r>
      <w:r w:rsidRPr="00CC413D">
        <w:rPr>
          <w:highlight w:val="yellow"/>
        </w:rPr>
        <w:t>」可解釋為組織成員雖實踐既定制度與流程，卻未意識到其行動實際上產生了變革性影響。</w:t>
      </w:r>
      <w:r w:rsidRPr="00B53368">
        <w:rPr>
          <w:highlight w:val="yellow"/>
        </w:rPr>
        <w:t>“Networked computing in the Ninth Division was enacted by the organization’s members</w:t>
      </w:r>
      <w:proofErr w:type="gramStart"/>
      <w:r w:rsidRPr="00B53368">
        <w:rPr>
          <w:highlight w:val="yellow"/>
        </w:rPr>
        <w:t>...”</w:t>
      </w:r>
      <w:r w:rsidRPr="00B53368">
        <w:rPr>
          <w:highlight w:val="yellow"/>
        </w:rPr>
        <w:t>（</w:t>
      </w:r>
      <w:proofErr w:type="gramEnd"/>
      <w:r w:rsidRPr="00B53368">
        <w:rPr>
          <w:highlight w:val="yellow"/>
        </w:rPr>
        <w:t>Fountain, 2001</w:t>
      </w:r>
      <w:r w:rsidRPr="00B53368">
        <w:rPr>
          <w:highlight w:val="yellow"/>
        </w:rPr>
        <w:t>）</w:t>
      </w:r>
    </w:p>
    <w:p w14:paraId="0B605229" w14:textId="77777777" w:rsidR="00E20851" w:rsidRPr="00B53368" w:rsidRDefault="00E20851" w:rsidP="00E20851">
      <w:pPr>
        <w:pStyle w:val="unedit"/>
        <w:ind w:firstLineChars="0" w:firstLine="0"/>
        <w:rPr>
          <w:highlight w:val="yellow"/>
        </w:rPr>
      </w:pPr>
      <w:r w:rsidRPr="00B53368">
        <w:rPr>
          <w:highlight w:val="yellow"/>
        </w:rPr>
        <w:t>第九師的網路計算系統是由組織成員加以制定，以維持既有的績效方案、角色定義與角色關係，試圖延續既有的制度秩序（</w:t>
      </w:r>
      <w:r w:rsidRPr="00B53368">
        <w:rPr>
          <w:highlight w:val="yellow"/>
        </w:rPr>
        <w:t>Fountain, 2001</w:t>
      </w:r>
      <w:r w:rsidRPr="00B53368">
        <w:rPr>
          <w:highlight w:val="yellow"/>
        </w:rPr>
        <w:t>）。</w:t>
      </w:r>
    </w:p>
    <w:p w14:paraId="093CB0C3" w14:textId="77777777" w:rsidR="00E20851" w:rsidRPr="00B53368" w:rsidRDefault="00E20851" w:rsidP="00E20851">
      <w:pPr>
        <w:pStyle w:val="unedit"/>
        <w:rPr>
          <w:highlight w:val="yellow"/>
        </w:rPr>
      </w:pPr>
      <w:r w:rsidRPr="00B53368">
        <w:rPr>
          <w:highlight w:val="yellow"/>
        </w:rPr>
        <w:t>進一步描述指出，引入資訊科技後不僅改變了指揮官的角色，也使某些人員的技能需求與角色被重新定義，此過程中</w:t>
      </w:r>
      <w:r w:rsidRPr="00B53368">
        <w:rPr>
          <w:highlight w:val="yellow"/>
        </w:rPr>
        <w:t xml:space="preserve"> enactment </w:t>
      </w:r>
      <w:r w:rsidRPr="00B53368">
        <w:rPr>
          <w:highlight w:val="yellow"/>
        </w:rPr>
        <w:t>不只是維持舊有制度，也促成了潛在的組織再建構。</w:t>
      </w:r>
    </w:p>
    <w:p w14:paraId="7855CF5A" w14:textId="77777777" w:rsidR="00E20851" w:rsidRPr="00CC413D" w:rsidRDefault="00E20851" w:rsidP="00E20851">
      <w:pPr>
        <w:pStyle w:val="unedit"/>
      </w:pPr>
    </w:p>
    <w:p w14:paraId="0F009779" w14:textId="77777777" w:rsidR="00E20851" w:rsidRDefault="00E20851" w:rsidP="00E20851">
      <w:pPr>
        <w:pStyle w:val="unedit"/>
      </w:pPr>
    </w:p>
    <w:p w14:paraId="24BFC677" w14:textId="77777777" w:rsidR="00E20851" w:rsidRDefault="00E20851" w:rsidP="00E20851">
      <w:pPr>
        <w:pStyle w:val="unedit"/>
      </w:pPr>
    </w:p>
    <w:p w14:paraId="6C2D7DF9" w14:textId="77777777" w:rsidR="00E20851" w:rsidRDefault="00E20851" w:rsidP="00E20851">
      <w:pPr>
        <w:pStyle w:val="unedit"/>
      </w:pPr>
      <w:r w:rsidRPr="00583EE8">
        <w:t xml:space="preserve">The underlying theme is human agency (Weick, 2001; Boudreau &amp; Robey, 2005), emphasizing the action of humans in fulfilling certain emergent outcomes. Orlikowski (2000, p. 425) noted that the notion of enactment conveys the sense of ‘to </w:t>
      </w:r>
      <w:r w:rsidRPr="00583EE8">
        <w:lastRenderedPageBreak/>
        <w:t>constitute, actuate, perform’ or ‘to represent in or translate into action’. It embodies ‘the central point that when people act, they bring events and structures into existence and set them in motion’ (Weick, 1988, p. 306).</w:t>
      </w:r>
    </w:p>
    <w:p w14:paraId="2846A2E2" w14:textId="77777777" w:rsidR="00E20851" w:rsidRPr="00C41082" w:rsidRDefault="00E20851" w:rsidP="00E20851">
      <w:pPr>
        <w:pStyle w:val="unedit"/>
        <w:rPr>
          <w:b/>
          <w:bCs/>
          <w:highlight w:val="cyan"/>
        </w:rPr>
      </w:pPr>
      <w:r w:rsidRPr="00C41082">
        <w:rPr>
          <w:b/>
          <w:bCs/>
          <w:highlight w:val="cyan"/>
        </w:rPr>
        <w:t>Orlikowski (1996, 2000)</w:t>
      </w:r>
    </w:p>
    <w:p w14:paraId="38E38175" w14:textId="77777777" w:rsidR="00E20851" w:rsidRPr="00C41082" w:rsidRDefault="00E20851" w:rsidP="00E20851">
      <w:pPr>
        <w:pStyle w:val="unedit"/>
        <w:rPr>
          <w:highlight w:val="cyan"/>
        </w:rPr>
      </w:pPr>
      <w:r w:rsidRPr="00C41082">
        <w:rPr>
          <w:b/>
          <w:bCs/>
          <w:highlight w:val="cyan"/>
        </w:rPr>
        <w:t>合理性確認：</w:t>
      </w:r>
      <w:r w:rsidRPr="00C41082">
        <w:rPr>
          <w:highlight w:val="cyan"/>
        </w:rPr>
        <w:br/>
      </w:r>
      <w:r w:rsidRPr="00C41082">
        <w:rPr>
          <w:highlight w:val="cyan"/>
        </w:rPr>
        <w:t>你引用她在</w:t>
      </w:r>
      <w:r w:rsidRPr="00C41082">
        <w:rPr>
          <w:highlight w:val="cyan"/>
        </w:rPr>
        <w:t xml:space="preserve"> 1996 </w:t>
      </w:r>
      <w:r w:rsidRPr="00C41082">
        <w:rPr>
          <w:highlight w:val="cyan"/>
        </w:rPr>
        <w:t>年指出的行動者對科技的即時調整與實踐，符合「行動在情境中產生結構與理解」的概念。</w:t>
      </w:r>
      <w:r w:rsidRPr="00C41082">
        <w:rPr>
          <w:highlight w:val="cyan"/>
        </w:rPr>
        <w:t xml:space="preserve">2000 </w:t>
      </w:r>
      <w:r w:rsidRPr="00C41082">
        <w:rPr>
          <w:highlight w:val="cyan"/>
        </w:rPr>
        <w:t>年的論點「每次使用都可能制定出不同結構」進一步突顯了「行動</w:t>
      </w:r>
      <w:proofErr w:type="gramStart"/>
      <w:r w:rsidRPr="00C41082">
        <w:rPr>
          <w:highlight w:val="cyan"/>
        </w:rPr>
        <w:t>–</w:t>
      </w:r>
      <w:proofErr w:type="gramEnd"/>
      <w:r w:rsidRPr="00C41082">
        <w:rPr>
          <w:highlight w:val="cyan"/>
        </w:rPr>
        <w:t>環境建構</w:t>
      </w:r>
      <w:r w:rsidRPr="00C41082">
        <w:rPr>
          <w:highlight w:val="cyan"/>
        </w:rPr>
        <w:t>–</w:t>
      </w:r>
      <w:r w:rsidRPr="00C41082">
        <w:rPr>
          <w:highlight w:val="cyan"/>
        </w:rPr>
        <w:t>再制定」的迴圈。</w:t>
      </w:r>
      <w:r w:rsidRPr="00C41082">
        <w:rPr>
          <w:highlight w:val="cyan"/>
        </w:rPr>
        <w:br/>
      </w:r>
      <w:r w:rsidRPr="00C41082">
        <w:rPr>
          <w:b/>
          <w:bCs/>
          <w:strike/>
          <w:highlight w:val="cyan"/>
        </w:rPr>
        <w:t>補充建議</w:t>
      </w:r>
      <w:proofErr w:type="gramStart"/>
      <w:r w:rsidRPr="00C41082">
        <w:rPr>
          <w:b/>
          <w:bCs/>
          <w:strike/>
          <w:highlight w:val="cyan"/>
        </w:rPr>
        <w:t>引用原句</w:t>
      </w:r>
      <w:proofErr w:type="gramEnd"/>
      <w:r w:rsidRPr="00C41082">
        <w:rPr>
          <w:b/>
          <w:bCs/>
          <w:strike/>
          <w:highlight w:val="cyan"/>
        </w:rPr>
        <w:t>：</w:t>
      </w:r>
      <w:r w:rsidRPr="00C41082">
        <w:rPr>
          <w:strike/>
          <w:highlight w:val="cyan"/>
        </w:rPr>
        <w:t>“</w:t>
      </w:r>
      <w:bookmarkStart w:id="16" w:name="_Hlk198905781"/>
      <w:r w:rsidRPr="00C41082">
        <w:rPr>
          <w:strike/>
          <w:highlight w:val="cyan"/>
        </w:rPr>
        <w:t>Every engagement with a technology is temporally and contextually provisional, and thus there is, in every use, always the possibility of a different structure being enacted.” (Orlikowski, 2000, p. 412</w:t>
      </w:r>
      <w:bookmarkEnd w:id="16"/>
      <w:r w:rsidRPr="00C41082">
        <w:rPr>
          <w:strike/>
          <w:highlight w:val="cyan"/>
        </w:rPr>
        <w:t>)</w:t>
      </w:r>
    </w:p>
    <w:p w14:paraId="0AEA38AE" w14:textId="77777777" w:rsidR="00E20851" w:rsidRPr="00C41082" w:rsidRDefault="00E20851" w:rsidP="00E20851">
      <w:pPr>
        <w:pStyle w:val="unedit"/>
        <w:rPr>
          <w:highlight w:val="cyan"/>
        </w:rPr>
      </w:pPr>
    </w:p>
    <w:p w14:paraId="568D1026" w14:textId="77777777" w:rsidR="00E20851" w:rsidRDefault="00E20851" w:rsidP="00E20851">
      <w:pPr>
        <w:pStyle w:val="unedit"/>
      </w:pPr>
      <w:r w:rsidRPr="00C41082">
        <w:rPr>
          <w:highlight w:val="cyan"/>
        </w:rPr>
        <w:t>Every ‘engagement with a technology is temporally and contextually provisional, and thus there is, in every use, always the possibility of a different structure being enacted’ (Orlikowski, 2000, p. 412).</w:t>
      </w:r>
      <w:r w:rsidRPr="00C41082">
        <w:rPr>
          <w:highlight w:val="cyan"/>
        </w:rPr>
        <w:br/>
      </w:r>
      <w:r w:rsidRPr="00C41082">
        <w:rPr>
          <w:highlight w:val="cyan"/>
        </w:rPr>
        <w:t>「每一次與技術的互動都是在特定時間與脈絡下暫時性的，因此在每次使用中，總有可能制定出不同的結構」（</w:t>
      </w:r>
      <w:r w:rsidRPr="00C41082">
        <w:rPr>
          <w:highlight w:val="cyan"/>
        </w:rPr>
        <w:t>Orlikowski, 2000, p. 412</w:t>
      </w:r>
      <w:r w:rsidRPr="00C41082">
        <w:rPr>
          <w:highlight w:val="cyan"/>
        </w:rPr>
        <w:t>）。</w:t>
      </w:r>
    </w:p>
    <w:p w14:paraId="7CB170B2" w14:textId="77777777" w:rsidR="00E20851" w:rsidRDefault="00E20851" w:rsidP="00E20851">
      <w:pPr>
        <w:pStyle w:val="unedit"/>
      </w:pPr>
      <w:r w:rsidRPr="00600313">
        <w:rPr>
          <w:b/>
          <w:bCs/>
        </w:rPr>
        <w:t>The potential of ICT systems to effect change is contingent on how they are enacted by human agents within the organizational context (Walsham, 1993; Orlikowski &amp; Barley, 2001).</w:t>
      </w:r>
      <w:r w:rsidRPr="00600313">
        <w:br/>
        <w:t xml:space="preserve">ICT </w:t>
      </w:r>
      <w:r w:rsidRPr="00600313">
        <w:t>系統是否能促成變革，取決於其在組織情境中被行動者如何制定（</w:t>
      </w:r>
      <w:r w:rsidRPr="00600313">
        <w:t>Walsham, 1993</w:t>
      </w:r>
      <w:r w:rsidRPr="00600313">
        <w:t>；</w:t>
      </w:r>
      <w:r w:rsidRPr="00600313">
        <w:t>Orlikowski &amp; Barley, 2001</w:t>
      </w:r>
      <w:r w:rsidRPr="00600313">
        <w:t>）。</w:t>
      </w:r>
    </w:p>
    <w:p w14:paraId="3E3D5646" w14:textId="77777777" w:rsidR="00E20851" w:rsidRDefault="00E20851" w:rsidP="00E20851">
      <w:pPr>
        <w:pStyle w:val="unedit"/>
      </w:pPr>
      <w:r w:rsidRPr="00E11B61">
        <w:rPr>
          <w:b/>
          <w:bCs/>
        </w:rPr>
        <w:t>Boudreau &amp; Robey (2005) demonstrated that such enactment is arbitrated by resources such as knowledge and social capital through social construction.</w:t>
      </w:r>
      <w:r w:rsidRPr="00E11B61">
        <w:br/>
        <w:t xml:space="preserve">Boudreau </w:t>
      </w:r>
      <w:r w:rsidRPr="00E11B61">
        <w:t>與</w:t>
      </w:r>
      <w:r w:rsidRPr="00E11B61">
        <w:t xml:space="preserve"> Robey</w:t>
      </w:r>
      <w:r w:rsidRPr="00E11B61">
        <w:t>（</w:t>
      </w:r>
      <w:r w:rsidRPr="00E11B61">
        <w:t>2005</w:t>
      </w:r>
      <w:r w:rsidRPr="00E11B61">
        <w:t>）指出，此種制定是透過社會建構過程中，依賴知識與社會資本等資源所仲裁的。</w:t>
      </w:r>
      <w:r w:rsidRPr="00C97A4A">
        <w:t>你使用他們強調的「</w:t>
      </w:r>
      <w:r w:rsidRPr="00C97A4A">
        <w:t xml:space="preserve">enactment </w:t>
      </w:r>
      <w:r w:rsidRPr="00C97A4A">
        <w:t>需透過知識與社會資本資源仲裁」觀點，說明行動不只發生，更受到社會脈絡的資源與認知條件塑造，這與你的「制定來自認知與行動交織」脈絡一致。</w:t>
      </w:r>
      <w:r w:rsidRPr="001A2BDC">
        <w:t xml:space="preserve">Our results are consistent with arguments regarding the enactment of information technology in organizations and with temporal views of human agency. We conclude that an integrated technology like ERP, which potentially represents a “hard” constraint on </w:t>
      </w:r>
      <w:r w:rsidRPr="001A2BDC">
        <w:lastRenderedPageBreak/>
        <w:t>human agency, can be resisted and reinvented in use</w:t>
      </w:r>
    </w:p>
    <w:p w14:paraId="52238DC6" w14:textId="77777777" w:rsidR="00E20851" w:rsidRPr="001C74FE" w:rsidRDefault="00E20851" w:rsidP="00E20851">
      <w:pPr>
        <w:pStyle w:val="unedit"/>
        <w:rPr>
          <w:bCs/>
        </w:rPr>
      </w:pPr>
      <w:r>
        <w:br/>
      </w:r>
      <w:r w:rsidRPr="001C74FE">
        <w:rPr>
          <w:bCs/>
        </w:rPr>
        <w:t>Managing e-Government system implementation: A resource enactment perspective</w:t>
      </w:r>
    </w:p>
    <w:p w14:paraId="3902D6AC" w14:textId="77777777" w:rsidR="00E20851" w:rsidRDefault="00E20851" w:rsidP="00E20851">
      <w:pPr>
        <w:pStyle w:val="unedit"/>
        <w:rPr>
          <w:b/>
          <w:bCs/>
        </w:rPr>
      </w:pPr>
      <w:proofErr w:type="spellStart"/>
      <w:r>
        <w:rPr>
          <w:rFonts w:hint="eastAsia"/>
          <w:b/>
          <w:bCs/>
        </w:rPr>
        <w:t>chan</w:t>
      </w:r>
      <w:proofErr w:type="spellEnd"/>
      <w:r>
        <w:rPr>
          <w:rFonts w:hint="eastAsia"/>
          <w:b/>
          <w:bCs/>
        </w:rPr>
        <w:t>的那篇</w:t>
      </w:r>
      <w:r>
        <w:rPr>
          <w:rFonts w:hint="eastAsia"/>
          <w:b/>
          <w:bCs/>
        </w:rPr>
        <w:t>2011</w:t>
      </w:r>
      <w:r>
        <w:rPr>
          <w:rFonts w:hint="eastAsia"/>
          <w:b/>
          <w:bCs/>
        </w:rPr>
        <w:t>的</w:t>
      </w:r>
    </w:p>
    <w:p w14:paraId="3CF253FC" w14:textId="77777777" w:rsidR="00E20851" w:rsidRPr="004F6545" w:rsidRDefault="00E20851" w:rsidP="00E20851">
      <w:pPr>
        <w:pStyle w:val="unedit"/>
      </w:pPr>
      <w:r w:rsidRPr="004F6545">
        <w:rPr>
          <w:b/>
          <w:bCs/>
        </w:rPr>
        <w:t>Conclusion</w:t>
      </w:r>
      <w:r w:rsidRPr="004F6545">
        <w:br/>
        <w:t>Through identifying the need to improve research and practice for e-Government, an investigation of an award-winning system in Singapore was conducted. This resulted in the development of a process model of resource enactment, which theorized how organizational resources might be mobilized for successful systems implementation.</w:t>
      </w:r>
      <w:r w:rsidRPr="004F6545">
        <w:br/>
      </w:r>
      <w:r w:rsidRPr="004F6545">
        <w:t>透過指出改善電子化政府研究與實務的必要性，研究團隊以新加坡一項獲獎系統為案例，進行了深入調查，並據此提出「資源制定」的過程模型，理論化地說明組織資源如何被動員以實現系統導入。</w:t>
      </w:r>
    </w:p>
    <w:p w14:paraId="378CB9AC" w14:textId="77777777" w:rsidR="00E20851" w:rsidRPr="004F6545" w:rsidRDefault="00E20851" w:rsidP="00E20851">
      <w:pPr>
        <w:pStyle w:val="unedit"/>
      </w:pPr>
      <w:r w:rsidRPr="004F6545">
        <w:t>Specifically, the process model of resource enactment construed that the environmental climate at each development phase gave rise to a particular focal capability. Furthermore, the development of the focal capability was through the symbiotic enactment of resources.</w:t>
      </w:r>
      <w:r w:rsidRPr="004F6545">
        <w:br/>
      </w:r>
      <w:r w:rsidRPr="004F6545">
        <w:t>具體而言，該模型指出，在各發展階段的環境脈絡中會浮現特定的焦點能力，而這些能力的形成來自資源的共生性制定行動。</w:t>
      </w:r>
      <w:proofErr w:type="spellStart"/>
      <w:r>
        <w:rPr>
          <w:rFonts w:hint="eastAsia"/>
        </w:rPr>
        <w:t>chan</w:t>
      </w:r>
      <w:proofErr w:type="spellEnd"/>
    </w:p>
    <w:p w14:paraId="2CBBCE22" w14:textId="77777777" w:rsidR="002F00DF" w:rsidRDefault="00405BE8">
      <w:r w:rsidRPr="00405BE8">
        <w:t>從認同到開創：創業家的動態</w:t>
      </w:r>
      <w:r w:rsidRPr="00405BE8">
        <w:t xml:space="preserve"> </w:t>
      </w:r>
      <w:proofErr w:type="gramStart"/>
      <w:r w:rsidRPr="00405BE8">
        <w:t>釋意歷程</w:t>
      </w:r>
      <w:proofErr w:type="gramEnd"/>
      <w:r w:rsidRPr="00405BE8">
        <w:t xml:space="preserve"> From Identity to Entrepreneurship: the dynamic processes of entrepreneurs </w:t>
      </w:r>
      <w:r w:rsidRPr="00405BE8">
        <w:t>林家五</w:t>
      </w:r>
      <w:r w:rsidRPr="00405BE8">
        <w:t>Chia-</w:t>
      </w:r>
      <w:proofErr w:type="spellStart"/>
      <w:r w:rsidRPr="00405BE8">
        <w:t>wu</w:t>
      </w:r>
      <w:proofErr w:type="spellEnd"/>
      <w:r w:rsidRPr="00405BE8">
        <w:t xml:space="preserve"> Lin </w:t>
      </w:r>
      <w:r w:rsidRPr="00405BE8">
        <w:t>國立東華大學</w:t>
      </w:r>
      <w:r w:rsidRPr="00405BE8">
        <w:t xml:space="preserve"> National Dong-Hwa University </w:t>
      </w:r>
      <w:r w:rsidRPr="00405BE8">
        <w:t>黃國隆</w:t>
      </w:r>
      <w:r w:rsidRPr="00405BE8">
        <w:t xml:space="preserve">Kuo-long Huang </w:t>
      </w:r>
      <w:r w:rsidRPr="00405BE8">
        <w:t>淡江大學</w:t>
      </w:r>
      <w:r w:rsidRPr="00405BE8">
        <w:t xml:space="preserve"> </w:t>
      </w:r>
      <w:proofErr w:type="spellStart"/>
      <w:r w:rsidRPr="00405BE8">
        <w:t>Tamkang</w:t>
      </w:r>
      <w:proofErr w:type="spellEnd"/>
      <w:r w:rsidRPr="00405BE8">
        <w:t xml:space="preserve"> </w:t>
      </w:r>
      <w:proofErr w:type="spellStart"/>
      <w:r w:rsidRPr="00405BE8">
        <w:t>Univsrsity</w:t>
      </w:r>
      <w:proofErr w:type="spellEnd"/>
      <w:r w:rsidRPr="00405BE8">
        <w:t xml:space="preserve"> </w:t>
      </w:r>
      <w:r w:rsidRPr="00405BE8">
        <w:t>鄭伯</w:t>
      </w:r>
      <w:proofErr w:type="gramStart"/>
      <w:r w:rsidRPr="00405BE8">
        <w:t>壎</w:t>
      </w:r>
      <w:proofErr w:type="spellStart"/>
      <w:proofErr w:type="gramEnd"/>
      <w:r w:rsidRPr="00405BE8">
        <w:t>Bor-shiuan</w:t>
      </w:r>
      <w:proofErr w:type="spellEnd"/>
      <w:r w:rsidRPr="00405BE8">
        <w:t xml:space="preserve"> Cheng </w:t>
      </w:r>
      <w:r w:rsidRPr="00405BE8">
        <w:t>國立台灣大學</w:t>
      </w:r>
      <w:r w:rsidRPr="00405BE8">
        <w:t xml:space="preserve"> National Taiwan </w:t>
      </w:r>
      <w:proofErr w:type="spellStart"/>
      <w:r w:rsidRPr="00405BE8">
        <w:t>Univsrsity</w:t>
      </w:r>
      <w:proofErr w:type="spellEnd"/>
      <w:r w:rsidRPr="00405BE8">
        <w:t xml:space="preserve"> </w:t>
      </w:r>
      <w:r w:rsidRPr="00405BE8">
        <w:t>摘</w:t>
      </w:r>
      <w:r w:rsidRPr="00405BE8">
        <w:t xml:space="preserve"> </w:t>
      </w:r>
      <w:r w:rsidRPr="00405BE8">
        <w:t>要</w:t>
      </w:r>
      <w:r w:rsidRPr="00405BE8">
        <w:t xml:space="preserve"> </w:t>
      </w:r>
      <w:r w:rsidRPr="00405BE8">
        <w:t>早期對於創業的研究焦點大都放在分析創業家的「特質」或「分類」上，</w:t>
      </w:r>
      <w:r w:rsidRPr="00405BE8">
        <w:t xml:space="preserve"> </w:t>
      </w:r>
      <w:r w:rsidRPr="00405BE8">
        <w:t>缺乏理解創業行為之互動、動態的觀念性架構。</w:t>
      </w:r>
      <w:r w:rsidRPr="00405BE8">
        <w:t xml:space="preserve"> Weick </w:t>
      </w:r>
      <w:r w:rsidRPr="00405BE8">
        <w:t>所提出</w:t>
      </w:r>
      <w:proofErr w:type="gramStart"/>
      <w:r w:rsidRPr="00405BE8">
        <w:t>的釋意</w:t>
      </w:r>
      <w:proofErr w:type="gramEnd"/>
      <w:r w:rsidRPr="00405BE8">
        <w:t xml:space="preserve"> </w:t>
      </w:r>
      <w:r w:rsidRPr="00405BE8">
        <w:t>（</w:t>
      </w:r>
      <w:r w:rsidRPr="00405BE8">
        <w:t xml:space="preserve"> sensemaking </w:t>
      </w:r>
      <w:r w:rsidRPr="00405BE8">
        <w:t>）概念正好可以用來理解創業家如何建構環境，形成詮釋，並</w:t>
      </w:r>
      <w:r w:rsidRPr="00405BE8">
        <w:t xml:space="preserve"> </w:t>
      </w:r>
      <w:r w:rsidRPr="00405BE8">
        <w:t>產生行動的歷程。因此，本研究嘗試建立一個動態的創業歷程模式，研究者共</w:t>
      </w:r>
      <w:r w:rsidRPr="00405BE8">
        <w:t xml:space="preserve"> </w:t>
      </w:r>
      <w:r w:rsidRPr="00405BE8">
        <w:t>對五位創業家進行半</w:t>
      </w:r>
      <w:proofErr w:type="gramStart"/>
      <w:r w:rsidRPr="00405BE8">
        <w:t>結構式的深度</w:t>
      </w:r>
      <w:proofErr w:type="gramEnd"/>
      <w:r w:rsidRPr="00405BE8">
        <w:t>訪談，並且以類別與主題分析進行主要論述</w:t>
      </w:r>
      <w:r w:rsidRPr="00405BE8">
        <w:t xml:space="preserve"> </w:t>
      </w:r>
      <w:r w:rsidRPr="00405BE8">
        <w:t>抽取，最後則採用格式塔式領域分析來建立一般性模式。</w:t>
      </w:r>
    </w:p>
    <w:p w14:paraId="3BDFAF3D" w14:textId="77777777" w:rsidR="00405BE8" w:rsidRDefault="00405BE8">
      <w:r w:rsidRPr="00405BE8">
        <w:t xml:space="preserve">1. </w:t>
      </w:r>
      <w:r w:rsidRPr="00405BE8">
        <w:t>詮釋</w:t>
      </w:r>
      <w:r w:rsidRPr="00405BE8">
        <w:t xml:space="preserve"> </w:t>
      </w:r>
      <w:r w:rsidRPr="00405BE8">
        <w:t>詮釋又可以分為四個類別，分別為對「身份」的詮釋，對「外在環境脈</w:t>
      </w:r>
      <w:r w:rsidRPr="00405BE8">
        <w:t xml:space="preserve"> </w:t>
      </w:r>
      <w:r w:rsidRPr="00405BE8">
        <w:t>絡」的詮釋，對「個體內在脈絡的詮釋」以及對「詮釋」的詮釋（研究者以</w:t>
      </w:r>
      <w:proofErr w:type="gramStart"/>
      <w:r w:rsidRPr="00405BE8">
        <w:t>詮</w:t>
      </w:r>
      <w:proofErr w:type="gramEnd"/>
      <w:r w:rsidRPr="00405BE8">
        <w:t xml:space="preserve"> </w:t>
      </w:r>
      <w:r w:rsidRPr="00405BE8">
        <w:t>釋推移來指稱）。首先，先來看對「身份」詮釋的詳細內涵。</w:t>
      </w:r>
      <w:r w:rsidRPr="00405BE8">
        <w:t xml:space="preserve"> </w:t>
      </w:r>
      <w:proofErr w:type="spellStart"/>
      <w:r w:rsidRPr="00405BE8">
        <w:t>i</w:t>
      </w:r>
      <w:proofErr w:type="spellEnd"/>
      <w:r w:rsidRPr="00405BE8">
        <w:t xml:space="preserve">. </w:t>
      </w:r>
      <w:r w:rsidRPr="00405BE8">
        <w:t>對身份的詮</w:t>
      </w:r>
      <w:r w:rsidRPr="00405BE8">
        <w:lastRenderedPageBreak/>
        <w:t>釋：</w:t>
      </w:r>
      <w:r w:rsidRPr="00405BE8">
        <w:t xml:space="preserve"> </w:t>
      </w:r>
      <w:r w:rsidRPr="00405BE8">
        <w:t>依據</w:t>
      </w:r>
      <w:r w:rsidRPr="00405BE8">
        <w:t xml:space="preserve"> Turner </w:t>
      </w:r>
      <w:r w:rsidRPr="00405BE8">
        <w:t>（</w:t>
      </w:r>
      <w:r w:rsidRPr="00405BE8">
        <w:t xml:space="preserve"> 1982 </w:t>
      </w:r>
      <w:r w:rsidRPr="00405BE8">
        <w:t>）對於「自我結構」的區分，可以將「身份」區別</w:t>
      </w:r>
      <w:r w:rsidRPr="00405BE8">
        <w:t xml:space="preserve"> </w:t>
      </w:r>
      <w:r w:rsidRPr="00405BE8">
        <w:t>為「個人性身份」（</w:t>
      </w:r>
      <w:r w:rsidRPr="00405BE8">
        <w:t xml:space="preserve"> personal identity </w:t>
      </w:r>
      <w:r w:rsidRPr="00405BE8">
        <w:t>）及「社會性身份」（</w:t>
      </w:r>
      <w:r w:rsidRPr="00405BE8">
        <w:t xml:space="preserve"> social identity </w:t>
      </w:r>
      <w:r w:rsidRPr="00405BE8">
        <w:t>）。</w:t>
      </w:r>
      <w:r w:rsidRPr="00405BE8">
        <w:t xml:space="preserve"> </w:t>
      </w:r>
      <w:r w:rsidRPr="00405BE8">
        <w:t>所謂「</w:t>
      </w:r>
      <w:proofErr w:type="gramStart"/>
      <w:r w:rsidRPr="00405BE8">
        <w:t>個</w:t>
      </w:r>
      <w:proofErr w:type="gramEnd"/>
      <w:r w:rsidRPr="00405BE8">
        <w:t>人性身份」包括，是誰的兒子（女兒），是誰的朋友，是誰的老</w:t>
      </w:r>
      <w:r w:rsidRPr="00405BE8">
        <w:t xml:space="preserve"> </w:t>
      </w:r>
      <w:r w:rsidRPr="00405BE8">
        <w:t>公（老婆）等等，隱含有「情感性」成分在內。而「社會性身份」則包括</w:t>
      </w:r>
      <w:r w:rsidRPr="00405BE8">
        <w:t xml:space="preserve"> </w:t>
      </w:r>
      <w:r w:rsidRPr="00405BE8">
        <w:t>許多社會性的角色，例如，是台灣人，是中學老師等，隱含有「工具性」</w:t>
      </w:r>
      <w:r w:rsidRPr="00405BE8">
        <w:t xml:space="preserve"> </w:t>
      </w:r>
      <w:r w:rsidRPr="00405BE8">
        <w:t>成分在內。對本研究的創業家來說，「</w:t>
      </w:r>
      <w:proofErr w:type="gramStart"/>
      <w:r w:rsidRPr="00405BE8">
        <w:t>個</w:t>
      </w:r>
      <w:proofErr w:type="gramEnd"/>
      <w:r w:rsidRPr="00405BE8">
        <w:t>人性身份」包含「個性」、「出生</w:t>
      </w:r>
      <w:r w:rsidRPr="00405BE8">
        <w:t xml:space="preserve"> </w:t>
      </w:r>
      <w:r w:rsidRPr="00405BE8">
        <w:t>地區」、「同儕的角色」及「家庭中的排行」。而「社會性身份」，除了「老</w:t>
      </w:r>
      <w:r w:rsidRPr="00405BE8">
        <w:t xml:space="preserve"> </w:t>
      </w:r>
      <w:proofErr w:type="gramStart"/>
      <w:r w:rsidRPr="00405BE8">
        <w:t>闆</w:t>
      </w:r>
      <w:proofErr w:type="gramEnd"/>
      <w:r w:rsidRPr="00405BE8">
        <w:t>」之外，最重要的就是「專業能力」的身份。</w:t>
      </w:r>
      <w:r w:rsidRPr="00405BE8">
        <w:t xml:space="preserve"> ii. </w:t>
      </w:r>
      <w:r w:rsidRPr="00405BE8">
        <w:t>對外在環境脈絡的詮釋：</w:t>
      </w:r>
      <w:r w:rsidRPr="00405BE8">
        <w:t xml:space="preserve"> </w:t>
      </w:r>
      <w:r w:rsidRPr="00405BE8">
        <w:t>可以區分為三大類別，分別為「整體經濟情勢」、「競爭環境」及「未</w:t>
      </w:r>
      <w:r w:rsidRPr="00405BE8">
        <w:t xml:space="preserve"> </w:t>
      </w:r>
      <w:r w:rsidRPr="00405BE8">
        <w:t>來變化趨勢」的詮釋。「整體經濟情勢」詮釋主要就是對宏觀經濟情況的</w:t>
      </w:r>
      <w:r w:rsidRPr="00405BE8">
        <w:t xml:space="preserve"> </w:t>
      </w:r>
      <w:r w:rsidRPr="00405BE8">
        <w:t>詮釋。「競爭環境」詮釋則包含「進入障礙」、「替代產品」、「通路」、「國</w:t>
      </w:r>
      <w:r w:rsidRPr="00405BE8">
        <w:t xml:space="preserve"> </w:t>
      </w:r>
      <w:r w:rsidRPr="00405BE8">
        <w:t>內與國外市場比較」及「競爭優勢」的詮釋。「未來變化趨勢」的詮釋則</w:t>
      </w:r>
      <w:r w:rsidRPr="00405BE8">
        <w:t xml:space="preserve"> </w:t>
      </w:r>
      <w:r w:rsidRPr="00405BE8">
        <w:t>包括，「市場變化趨勢」、「產品變化趨勢」及「專業技術變化趨勢」的詮</w:t>
      </w:r>
      <w:r w:rsidRPr="00405BE8">
        <w:t xml:space="preserve"> </w:t>
      </w:r>
      <w:r w:rsidRPr="00405BE8">
        <w:t>釋。</w:t>
      </w:r>
      <w:r w:rsidRPr="00405BE8">
        <w:t xml:space="preserve"> iii. </w:t>
      </w:r>
      <w:r w:rsidRPr="00405BE8">
        <w:t>對個體內在脈絡的詮釋：</w:t>
      </w:r>
      <w:r w:rsidRPr="00405BE8">
        <w:t xml:space="preserve"> </w:t>
      </w:r>
      <w:r w:rsidRPr="00405BE8">
        <w:t>可以簡單區分為兩個方向，分別為「過去的內在脈絡」及「現在的內</w:t>
      </w:r>
      <w:r w:rsidRPr="00405BE8">
        <w:t xml:space="preserve"> </w:t>
      </w:r>
      <w:r w:rsidRPr="00405BE8">
        <w:t>在脈絡」。「過去的內在脈絡」包含較廣，有「過去工作與創業經驗」、「過</w:t>
      </w:r>
      <w:r w:rsidRPr="00405BE8">
        <w:t xml:space="preserve"> </w:t>
      </w:r>
      <w:r w:rsidRPr="00405BE8">
        <w:t>去學習經驗」及「過去人際關係」的詮釋等。「現在的內在脈絡」則比較</w:t>
      </w:r>
      <w:r w:rsidRPr="00405BE8">
        <w:t xml:space="preserve"> </w:t>
      </w:r>
      <w:r w:rsidRPr="00405BE8">
        <w:t>單純，只涵蓋「目前生活體驗」及「家庭情況」的詮釋。</w:t>
      </w:r>
      <w:r w:rsidRPr="00405BE8">
        <w:t xml:space="preserve"> </w:t>
      </w:r>
      <w:r w:rsidRPr="00405BE8">
        <w:t>～</w:t>
      </w:r>
      <w:r w:rsidRPr="00405BE8">
        <w:t xml:space="preserve"> 381</w:t>
      </w:r>
      <w:r w:rsidRPr="00405BE8">
        <w:t>～</w:t>
      </w:r>
      <w:r w:rsidRPr="00405BE8">
        <w:t xml:space="preserve"> </w:t>
      </w:r>
      <w:r w:rsidRPr="00405BE8">
        <w:t>從認同到開創：創業家的</w:t>
      </w:r>
      <w:proofErr w:type="gramStart"/>
      <w:r w:rsidRPr="00405BE8">
        <w:t>動態釋意歷程</w:t>
      </w:r>
      <w:proofErr w:type="gramEnd"/>
      <w:r w:rsidRPr="00405BE8">
        <w:t xml:space="preserve"> iv. </w:t>
      </w:r>
      <w:r w:rsidRPr="00405BE8">
        <w:t>詮釋推移：</w:t>
      </w:r>
      <w:r w:rsidRPr="00405BE8">
        <w:t xml:space="preserve"> </w:t>
      </w:r>
      <w:r w:rsidRPr="00405BE8">
        <w:t>詮釋推移在內容的區分上，應該以推移後的結果來區別。可以分為三</w:t>
      </w:r>
      <w:r w:rsidRPr="00405BE8">
        <w:t xml:space="preserve"> </w:t>
      </w:r>
      <w:proofErr w:type="gramStart"/>
      <w:r w:rsidRPr="00405BE8">
        <w:t>個</w:t>
      </w:r>
      <w:proofErr w:type="gramEnd"/>
      <w:r w:rsidRPr="00405BE8">
        <w:t>方向，分別為「支持性推移」、「產生行為推移」及「產生新論述的推移」。</w:t>
      </w:r>
      <w:r w:rsidRPr="00405BE8">
        <w:t xml:space="preserve"> </w:t>
      </w:r>
      <w:r w:rsidRPr="00405BE8">
        <w:t>「支持性推移」基本上是反推回去對「詮釋」做進一步的強調與澄清，而</w:t>
      </w:r>
      <w:r w:rsidRPr="00405BE8">
        <w:t xml:space="preserve"> </w:t>
      </w:r>
      <w:r w:rsidRPr="00405BE8">
        <w:t>「產生行為推移」則替代了詮釋到行動之間的直接路徑，間接地對行動發</w:t>
      </w:r>
      <w:r w:rsidRPr="00405BE8">
        <w:t xml:space="preserve"> </w:t>
      </w:r>
      <w:r w:rsidRPr="00405BE8">
        <w:t>生的影響。至於，「產生新論述的推移」則會形成與承諾性詮釋意涵相當</w:t>
      </w:r>
      <w:r w:rsidRPr="00405BE8">
        <w:t xml:space="preserve"> </w:t>
      </w:r>
      <w:r w:rsidRPr="00405BE8">
        <w:t>的，一種關於創業家理念與觀點的重要論述。</w:t>
      </w:r>
      <w:r w:rsidRPr="00405BE8">
        <w:t xml:space="preserve"> </w:t>
      </w:r>
      <w:r w:rsidRPr="00405BE8">
        <w:t>最後，從此部分的歸納，研究者進一步提出底下幾項新命題：</w:t>
      </w:r>
      <w:r w:rsidRPr="00405BE8">
        <w:t xml:space="preserve"> </w:t>
      </w:r>
      <w:r w:rsidRPr="00405BE8">
        <w:t>命題</w:t>
      </w:r>
      <w:proofErr w:type="gramStart"/>
      <w:r w:rsidRPr="00405BE8">
        <w:t>一</w:t>
      </w:r>
      <w:proofErr w:type="gramEnd"/>
      <w:r w:rsidRPr="00405BE8">
        <w:t>：創業家的自我身份認同是影響</w:t>
      </w:r>
      <w:proofErr w:type="gramStart"/>
      <w:r w:rsidRPr="00405BE8">
        <w:t>其釋意歷程</w:t>
      </w:r>
      <w:proofErr w:type="gramEnd"/>
      <w:r w:rsidRPr="00405BE8">
        <w:t>的核心概念。</w:t>
      </w:r>
      <w:r w:rsidRPr="00405BE8">
        <w:t xml:space="preserve"> </w:t>
      </w:r>
      <w:r w:rsidRPr="00405BE8">
        <w:t>命題二：創業家在自我身份認同的內容上，可以區分為情感取向的「個人</w:t>
      </w:r>
      <w:r w:rsidRPr="00405BE8">
        <w:t xml:space="preserve"> </w:t>
      </w:r>
      <w:r w:rsidRPr="00405BE8">
        <w:t>性身份」，以及功能角色取向的「社會性身份」。</w:t>
      </w:r>
      <w:r w:rsidRPr="00405BE8">
        <w:t xml:space="preserve"> </w:t>
      </w:r>
      <w:r w:rsidRPr="00405BE8">
        <w:t>命題</w:t>
      </w:r>
      <w:proofErr w:type="gramStart"/>
      <w:r w:rsidRPr="00405BE8">
        <w:t>三</w:t>
      </w:r>
      <w:proofErr w:type="gramEnd"/>
      <w:r w:rsidRPr="00405BE8">
        <w:t>：創業家對環境脈絡的詮釋可以區分為兩大類，「內在環境」與「外</w:t>
      </w:r>
      <w:r w:rsidRPr="00405BE8">
        <w:t xml:space="preserve"> </w:t>
      </w:r>
      <w:r w:rsidRPr="00405BE8">
        <w:t>在環境脈絡」的詮釋</w:t>
      </w:r>
      <w:r w:rsidRPr="00405BE8">
        <w:t xml:space="preserve"> </w:t>
      </w:r>
      <w:r w:rsidRPr="00405BE8">
        <w:t>命題四：創業家自我身份認同的差異，會進一步影響到環境脈絡詮釋內容</w:t>
      </w:r>
      <w:r w:rsidRPr="00405BE8">
        <w:t xml:space="preserve"> </w:t>
      </w:r>
      <w:r w:rsidRPr="00405BE8">
        <w:t>的不同。</w:t>
      </w:r>
      <w:r w:rsidRPr="00405BE8">
        <w:t xml:space="preserve"> </w:t>
      </w:r>
      <w:r w:rsidRPr="00405BE8">
        <w:t>命題五：從環境脈絡所產生的詮釋，會有動態變化的情況發生。創業家會</w:t>
      </w:r>
      <w:r w:rsidRPr="00405BE8">
        <w:t xml:space="preserve"> </w:t>
      </w:r>
      <w:r w:rsidRPr="00405BE8">
        <w:t>有強調澄清既有想法的「支持性詮釋推移」，促動行動發生的「行</w:t>
      </w:r>
      <w:r w:rsidRPr="00405BE8">
        <w:t xml:space="preserve"> </w:t>
      </w:r>
      <w:r w:rsidRPr="00405BE8">
        <w:t>為產生詮釋推移」，進一步歸納演繹的「新論述產生詮釋推移」。</w:t>
      </w:r>
      <w:r w:rsidRPr="00405BE8">
        <w:t xml:space="preserve"> 2. </w:t>
      </w:r>
      <w:r w:rsidRPr="00405BE8">
        <w:t>行動</w:t>
      </w:r>
      <w:r w:rsidRPr="00405BE8">
        <w:t xml:space="preserve"> </w:t>
      </w:r>
      <w:r w:rsidRPr="00405BE8">
        <w:t>行動同樣地可以區分成幾個類別，「研發與創新行動」、「管理與領導行</w:t>
      </w:r>
      <w:r w:rsidRPr="00405BE8">
        <w:t xml:space="preserve"> </w:t>
      </w:r>
      <w:r w:rsidRPr="00405BE8">
        <w:t>動」、「產品與策略相關行動」及「生意進行相關行動」。不過，隨著前面詮釋</w:t>
      </w:r>
      <w:r w:rsidRPr="00405BE8">
        <w:t xml:space="preserve"> </w:t>
      </w:r>
      <w:r w:rsidRPr="00405BE8">
        <w:t>內容</w:t>
      </w:r>
      <w:r w:rsidRPr="00405BE8">
        <w:lastRenderedPageBreak/>
        <w:t>的差異，也可能導致後面行動類別的變動。</w:t>
      </w:r>
      <w:r w:rsidRPr="00405BE8">
        <w:t xml:space="preserve"> </w:t>
      </w:r>
      <w:r w:rsidRPr="00405BE8">
        <w:t>同樣地，從此部分的歸納，研究者進一步提出底下幾項新命題：</w:t>
      </w:r>
      <w:r w:rsidRPr="00405BE8">
        <w:t xml:space="preserve"> </w:t>
      </w:r>
      <w:r w:rsidRPr="00405BE8">
        <w:t>命題六：創業家的管理行動內涵主要包括，「研發創新行為」、「管理與領</w:t>
      </w:r>
      <w:r w:rsidRPr="00405BE8">
        <w:t xml:space="preserve"> </w:t>
      </w:r>
      <w:r w:rsidRPr="00405BE8">
        <w:t>導行為」、「策略規劃行為」以及「洽談生意行為」。</w:t>
      </w:r>
      <w:r w:rsidRPr="00405BE8">
        <w:t xml:space="preserve"> </w:t>
      </w:r>
      <w:r w:rsidRPr="00405BE8">
        <w:t>命題七：創業家的管理行動主要受到創業家的身份認同與對環境脈絡的</w:t>
      </w:r>
      <w:proofErr w:type="gramStart"/>
      <w:r w:rsidRPr="00405BE8">
        <w:t>詮</w:t>
      </w:r>
      <w:proofErr w:type="gramEnd"/>
      <w:r w:rsidRPr="00405BE8">
        <w:t xml:space="preserve"> </w:t>
      </w:r>
      <w:r w:rsidRPr="00405BE8">
        <w:t>～</w:t>
      </w:r>
      <w:r w:rsidRPr="00405BE8">
        <w:t xml:space="preserve"> 382</w:t>
      </w:r>
      <w:r w:rsidRPr="00405BE8">
        <w:t>～</w:t>
      </w:r>
      <w:r w:rsidRPr="00405BE8">
        <w:t xml:space="preserve"> </w:t>
      </w:r>
      <w:r w:rsidRPr="00405BE8">
        <w:t>中山管理評論</w:t>
      </w:r>
      <w:r w:rsidRPr="00405BE8">
        <w:t xml:space="preserve"> </w:t>
      </w:r>
      <w:proofErr w:type="gramStart"/>
      <w:r w:rsidRPr="00405BE8">
        <w:t>釋所影響</w:t>
      </w:r>
      <w:proofErr w:type="gramEnd"/>
      <w:r w:rsidRPr="00405BE8">
        <w:t>。同時，也受到命題五中所討論的「詮釋推移」的影響。</w:t>
      </w:r>
    </w:p>
    <w:p w14:paraId="0F529C8B" w14:textId="77777777" w:rsidR="00405BE8" w:rsidRDefault="00405BE8">
      <w:proofErr w:type="gramStart"/>
      <w:r w:rsidRPr="00405BE8">
        <w:t>一</w:t>
      </w:r>
      <w:proofErr w:type="gramEnd"/>
      <w:r w:rsidRPr="00405BE8">
        <w:t xml:space="preserve"> ) </w:t>
      </w:r>
      <w:r w:rsidRPr="00405BE8">
        <w:t>與</w:t>
      </w:r>
      <w:r w:rsidRPr="00405BE8">
        <w:t xml:space="preserve"> Weick </w:t>
      </w:r>
      <w:r w:rsidRPr="00405BE8">
        <w:t>（</w:t>
      </w:r>
      <w:r w:rsidRPr="00405BE8">
        <w:t xml:space="preserve"> 1983 </w:t>
      </w:r>
      <w:r w:rsidRPr="00405BE8">
        <w:t>）「行動脈絡中的管理思考」觀點對話</w:t>
      </w:r>
      <w:r w:rsidRPr="00405BE8">
        <w:t xml:space="preserve"> </w:t>
      </w:r>
      <w:r w:rsidRPr="00405BE8">
        <w:t>將本研究的分析結果與</w:t>
      </w:r>
      <w:r w:rsidRPr="00405BE8">
        <w:t xml:space="preserve"> Weick </w:t>
      </w:r>
      <w:r w:rsidRPr="00405BE8">
        <w:t>（</w:t>
      </w:r>
      <w:r w:rsidRPr="00405BE8">
        <w:t xml:space="preserve"> 1983 </w:t>
      </w:r>
      <w:r w:rsidRPr="00405BE8">
        <w:t>）的論點來比照的話，發現他當時的</w:t>
      </w:r>
      <w:r w:rsidRPr="00405BE8">
        <w:t xml:space="preserve"> </w:t>
      </w:r>
      <w:r w:rsidRPr="00405BE8">
        <w:t>論點是可以在創業家</w:t>
      </w:r>
      <w:proofErr w:type="gramStart"/>
      <w:r w:rsidRPr="00405BE8">
        <w:t>的釋意歷程</w:t>
      </w:r>
      <w:proofErr w:type="gramEnd"/>
      <w:r w:rsidRPr="00405BE8">
        <w:t>中獲得支持的。該篇文章的主要論點為，「在</w:t>
      </w:r>
      <w:r w:rsidRPr="00405BE8">
        <w:t xml:space="preserve"> </w:t>
      </w:r>
      <w:r w:rsidRPr="00405BE8">
        <w:t>管理行動的當時，思考也在行為上同時發生」。三項主要的論點包括：</w:t>
      </w:r>
      <w:r w:rsidRPr="00405BE8">
        <w:t xml:space="preserve"> 1. </w:t>
      </w:r>
      <w:r w:rsidRPr="00405BE8">
        <w:t>思考是一種對行動的檢驗（</w:t>
      </w:r>
      <w:r w:rsidRPr="00405BE8">
        <w:t xml:space="preserve"> thinking qualifies action </w:t>
      </w:r>
      <w:r w:rsidRPr="00405BE8">
        <w:t>）。</w:t>
      </w:r>
      <w:r w:rsidRPr="00405BE8">
        <w:t xml:space="preserve"> 2. </w:t>
      </w:r>
      <w:r w:rsidRPr="00405BE8">
        <w:t>思考激起了行動（</w:t>
      </w:r>
      <w:r w:rsidRPr="00405BE8">
        <w:t xml:space="preserve"> thinking provokes action </w:t>
      </w:r>
      <w:r w:rsidRPr="00405BE8">
        <w:t>）。</w:t>
      </w:r>
      <w:r w:rsidRPr="00405BE8">
        <w:t xml:space="preserve"> 3. </w:t>
      </w:r>
      <w:r w:rsidRPr="00405BE8">
        <w:t>思考強化了活動（</w:t>
      </w:r>
      <w:r w:rsidRPr="00405BE8">
        <w:t xml:space="preserve"> thinking intensifies activity </w:t>
      </w:r>
      <w:r w:rsidRPr="00405BE8">
        <w:t>）。</w:t>
      </w:r>
      <w:r w:rsidRPr="00405BE8">
        <w:t xml:space="preserve"> </w:t>
      </w:r>
      <w:r w:rsidRPr="00405BE8">
        <w:t>就第一點來說，「思考是對行動的檢驗」將可以視為創業</w:t>
      </w:r>
      <w:proofErr w:type="gramStart"/>
      <w:r w:rsidRPr="00405BE8">
        <w:t>家釋意</w:t>
      </w:r>
      <w:proofErr w:type="gramEnd"/>
      <w:r w:rsidRPr="00405BE8">
        <w:t>過程裡，</w:t>
      </w:r>
      <w:r w:rsidRPr="00405BE8">
        <w:t xml:space="preserve"> </w:t>
      </w:r>
      <w:r w:rsidRPr="00405BE8">
        <w:t>「對行動的承諾性詮釋」。回到資料中，也可以在六位創業家</w:t>
      </w:r>
      <w:proofErr w:type="gramStart"/>
      <w:r w:rsidRPr="00405BE8">
        <w:t>的釋意歷程</w:t>
      </w:r>
      <w:proofErr w:type="gramEnd"/>
      <w:r w:rsidRPr="00405BE8">
        <w:t>裡，</w:t>
      </w:r>
      <w:r w:rsidRPr="00405BE8">
        <w:t xml:space="preserve"> </w:t>
      </w:r>
      <w:r w:rsidRPr="00405BE8">
        <w:t>發現他們或多或少會對已經發生的行為，形成一種對行動的辯解，甚至賦予行</w:t>
      </w:r>
      <w:r w:rsidRPr="00405BE8">
        <w:t xml:space="preserve"> </w:t>
      </w:r>
      <w:r w:rsidRPr="00405BE8">
        <w:t>動更深厚的意義。</w:t>
      </w:r>
      <w:r w:rsidRPr="00405BE8">
        <w:t xml:space="preserve"> </w:t>
      </w:r>
      <w:r w:rsidRPr="00405BE8">
        <w:t>就第二點來說，「思考激起了行動」則是創業</w:t>
      </w:r>
      <w:proofErr w:type="gramStart"/>
      <w:r w:rsidRPr="00405BE8">
        <w:t>家釋意</w:t>
      </w:r>
      <w:proofErr w:type="gramEnd"/>
      <w:r w:rsidRPr="00405BE8">
        <w:t>歷程中，「從詮釋到</w:t>
      </w:r>
      <w:r w:rsidRPr="00405BE8">
        <w:t xml:space="preserve"> </w:t>
      </w:r>
      <w:r w:rsidRPr="00405BE8">
        <w:t>行動」，這兩個要素之間的連結。雖然，不見得每位創業家在「詮釋」到「行</w:t>
      </w:r>
      <w:r w:rsidRPr="00405BE8">
        <w:t xml:space="preserve"> </w:t>
      </w:r>
      <w:r w:rsidRPr="00405BE8">
        <w:t>動」之間都有強烈的連結。但是，至少大部分創業家都有發生從「詮釋」產生</w:t>
      </w:r>
      <w:r w:rsidRPr="00405BE8">
        <w:t xml:space="preserve"> </w:t>
      </w:r>
      <w:r w:rsidRPr="00405BE8">
        <w:t>「行動」的現象。</w:t>
      </w:r>
      <w:r w:rsidRPr="00405BE8">
        <w:t xml:space="preserve"> </w:t>
      </w:r>
      <w:r w:rsidRPr="00405BE8">
        <w:t>就第三點來說，「思考強化了活動」應該是相當於「創業家一般化</w:t>
      </w:r>
      <w:proofErr w:type="gramStart"/>
      <w:r w:rsidRPr="00405BE8">
        <w:t>釋意歷</w:t>
      </w:r>
      <w:proofErr w:type="gramEnd"/>
      <w:r w:rsidRPr="00405BE8">
        <w:t xml:space="preserve"> </w:t>
      </w:r>
      <w:r w:rsidRPr="00405BE8">
        <w:t>程模式」中，由「承諾性詮釋」到「行動」之間的連結。不過，就資料上來看，</w:t>
      </w:r>
      <w:r w:rsidRPr="00405BE8">
        <w:t xml:space="preserve"> </w:t>
      </w:r>
      <w:r w:rsidRPr="00405BE8">
        <w:t>本研究並沒有發現創業</w:t>
      </w:r>
      <w:proofErr w:type="gramStart"/>
      <w:r w:rsidRPr="00405BE8">
        <w:t>家釋意</w:t>
      </w:r>
      <w:proofErr w:type="gramEnd"/>
      <w:r w:rsidRPr="00405BE8">
        <w:t>過程裡，有此種關係連結出現。但是，如果將釋</w:t>
      </w:r>
      <w:r w:rsidRPr="00405BE8">
        <w:t xml:space="preserve"> </w:t>
      </w:r>
      <w:r w:rsidRPr="00405BE8">
        <w:t>意過程視為一個雙</w:t>
      </w:r>
      <w:proofErr w:type="gramStart"/>
      <w:r w:rsidRPr="00405BE8">
        <w:t>迴</w:t>
      </w:r>
      <w:proofErr w:type="gramEnd"/>
      <w:r w:rsidRPr="00405BE8">
        <w:t>圈的詮釋循環，則理論上此種連結關係應該是存在的。</w:t>
      </w:r>
    </w:p>
    <w:p w14:paraId="6F4C2AC1" w14:textId="77777777" w:rsidR="00405BE8" w:rsidRDefault="00405BE8"/>
    <w:p w14:paraId="58111909" w14:textId="77777777" w:rsidR="00405BE8" w:rsidRDefault="00405BE8"/>
    <w:sectPr w:rsidR="00405BE8">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190498 lily" w:date="2025-05-22T15:42:00Z" w:initials="1l">
    <w:p w14:paraId="705C05B3" w14:textId="77777777" w:rsidR="00C42CCC" w:rsidRDefault="00C42CCC" w:rsidP="00C42CCC">
      <w:pPr>
        <w:pStyle w:val="af"/>
        <w:ind w:firstLine="360"/>
      </w:pPr>
      <w:r>
        <w:rPr>
          <w:rStyle w:val="ae"/>
        </w:rPr>
        <w:annotationRef/>
      </w:r>
      <w:r w:rsidRPr="000D578F">
        <w:t>人們在回顧事件時所建構的意義是一種行動、選擇和解釋的持續過程，它包含認知、情緒、行動等面向，它也是分享認知、了解不同個體的觀點和不同興趣</w:t>
      </w:r>
      <w:r w:rsidRPr="000D578F">
        <w:t xml:space="preserve"> </w:t>
      </w:r>
      <w:r w:rsidRPr="000D578F">
        <w:t>的過程。</w:t>
      </w:r>
    </w:p>
  </w:comment>
  <w:comment w:id="1" w:author="190498 lily" w:date="2025-05-22T15:42:00Z" w:initials="1l">
    <w:p w14:paraId="524B4515" w14:textId="77777777" w:rsidR="00857061" w:rsidRDefault="00857061" w:rsidP="00857061">
      <w:pPr>
        <w:pStyle w:val="af"/>
        <w:ind w:firstLine="360"/>
      </w:pPr>
      <w:r>
        <w:rPr>
          <w:rStyle w:val="ae"/>
        </w:rPr>
        <w:annotationRef/>
      </w:r>
      <w:r w:rsidRPr="000D578F">
        <w:t>人們在回顧事件時所建構的意義是一種行動、選擇和解釋的持續過程，它包含認知、情緒、行動等面向，它也是分享認知、了解不同個體的觀點和不同興趣</w:t>
      </w:r>
      <w:r w:rsidRPr="000D578F">
        <w:t xml:space="preserve"> </w:t>
      </w:r>
      <w:r w:rsidRPr="000D578F">
        <w:t>的過程。</w:t>
      </w:r>
    </w:p>
  </w:comment>
  <w:comment w:id="2" w:author="190498 lily" w:date="2025-05-22T16:22:00Z" w:initials="1l">
    <w:p w14:paraId="2CA60DC6" w14:textId="77777777" w:rsidR="00857061" w:rsidRDefault="00857061" w:rsidP="00857061">
      <w:pPr>
        <w:pStyle w:val="af"/>
        <w:ind w:firstLine="360"/>
      </w:pPr>
      <w:r>
        <w:rPr>
          <w:rStyle w:val="ae"/>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3" w:author="190498 lily" w:date="2025-05-22T16:20:00Z" w:initials="1l">
    <w:p w14:paraId="796B21EB" w14:textId="77777777" w:rsidR="00857061" w:rsidRDefault="00857061" w:rsidP="00857061">
      <w:pPr>
        <w:pStyle w:val="af"/>
        <w:ind w:firstLine="360"/>
      </w:pPr>
      <w:r>
        <w:rPr>
          <w:rStyle w:val="ae"/>
        </w:rPr>
        <w:annotationRef/>
      </w:r>
      <w:r>
        <w:rPr>
          <w:rStyle w:val="ae"/>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1E012F08" w14:textId="77777777" w:rsidR="00857061" w:rsidRDefault="00857061" w:rsidP="00857061">
      <w:pPr>
        <w:pStyle w:val="af"/>
        <w:ind w:firstLine="480"/>
      </w:pPr>
    </w:p>
  </w:comment>
  <w:comment w:id="4" w:author="190498 lily" w:date="2025-05-22T15:07:00Z" w:initials="1l">
    <w:p w14:paraId="2E7606B8" w14:textId="77777777" w:rsidR="00857061" w:rsidRDefault="00857061" w:rsidP="00857061">
      <w:pPr>
        <w:pStyle w:val="af"/>
        <w:ind w:firstLine="360"/>
      </w:pPr>
      <w:r>
        <w:rPr>
          <w:rStyle w:val="ae"/>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5" w:author="190498 lily" w:date="2025-05-22T13:12:00Z" w:initials="1l">
    <w:p w14:paraId="00EC9F42" w14:textId="77777777" w:rsidR="00857061" w:rsidRDefault="00857061" w:rsidP="00857061">
      <w:pPr>
        <w:pStyle w:val="af"/>
        <w:ind w:firstLine="360"/>
      </w:pPr>
      <w:r>
        <w:rPr>
          <w:rStyle w:val="ae"/>
        </w:rPr>
        <w:annotationRef/>
      </w:r>
      <w:r w:rsidRPr="005A0317">
        <w:t xml:space="preserve">Social </w:t>
      </w:r>
      <w:proofErr w:type="spellStart"/>
      <w:r w:rsidRPr="005A0317">
        <w:t>behaviours</w:t>
      </w:r>
      <w:proofErr w:type="spellEnd"/>
      <w:r w:rsidRPr="005A0317">
        <w:t xml:space="preserve"> constitute institutions diachronically, while institutions constrain action synchronically. </w:t>
      </w:r>
      <w:r w:rsidRPr="005A0317">
        <w:t>社會行為在時間流動中逐步建構制度，而制度則在同一時點對行動施加限制</w:t>
      </w:r>
    </w:p>
  </w:comment>
  <w:comment w:id="6" w:author="190498 lily" w:date="2025-05-23T14:17:00Z" w:initials="1l">
    <w:p w14:paraId="10A6555C" w14:textId="77777777" w:rsidR="00857061" w:rsidRDefault="00857061" w:rsidP="00857061">
      <w:pPr>
        <w:pStyle w:val="af"/>
        <w:ind w:firstLine="360"/>
      </w:pPr>
      <w:r>
        <w:rPr>
          <w:rStyle w:val="ae"/>
        </w:rPr>
        <w:annotationRef/>
      </w:r>
      <w:r w:rsidRPr="00712455">
        <w:t>所謂「共生性制定行動」，是指多種資源彼此互補、協同配合，在行動中被整合並共同產生效果的過程</w:t>
      </w:r>
      <w:proofErr w:type="gramStart"/>
      <w:r w:rsidRPr="00712455">
        <w:t>（</w:t>
      </w:r>
      <w:proofErr w:type="gramEnd"/>
      <w:r w:rsidRPr="00712455">
        <w:t>Chan et al., 2011</w:t>
      </w:r>
      <w:proofErr w:type="gramStart"/>
      <w:r w:rsidRPr="00712455">
        <w:t>）</w:t>
      </w:r>
      <w:proofErr w:type="gramEnd"/>
    </w:p>
  </w:comment>
  <w:comment w:id="8" w:author="190498 lily" w:date="2025-05-23T15:07:00Z" w:initials="1l">
    <w:p w14:paraId="58256E9B" w14:textId="77777777" w:rsidR="00857061" w:rsidRDefault="00857061" w:rsidP="00857061">
      <w:pPr>
        <w:pStyle w:val="af"/>
        <w:ind w:firstLine="360"/>
      </w:pPr>
      <w:r>
        <w:rPr>
          <w:rStyle w:val="ae"/>
        </w:rPr>
        <w:annotationRef/>
      </w:r>
      <w:r w:rsidRPr="00626AF7">
        <w:t xml:space="preserve">Enactment is coupled with the contextual </w:t>
      </w:r>
      <w:proofErr w:type="spellStart"/>
      <w:r w:rsidRPr="00626AF7">
        <w:t>environmen</w:t>
      </w:r>
      <w:proofErr w:type="spellEnd"/>
    </w:p>
  </w:comment>
  <w:comment w:id="9" w:author="190498 lily" w:date="2025-05-23T15:12:00Z" w:initials="1l">
    <w:p w14:paraId="2F1120E4" w14:textId="77777777" w:rsidR="00857061" w:rsidRDefault="00857061" w:rsidP="00857061">
      <w:pPr>
        <w:pStyle w:val="unedit"/>
        <w:ind w:firstLine="360"/>
      </w:pPr>
      <w:r>
        <w:rPr>
          <w:rStyle w:val="ae"/>
        </w:rPr>
        <w:annotationRef/>
      </w:r>
      <w:r w:rsidRPr="002A475C">
        <w:t>Thus, both the enactment process and the contextual environment interrelate with each other (Reed, 1997; Pawlowski &amp; Robey, 2004</w:t>
      </w:r>
      <w:r w:rsidRPr="002A475C">
        <w:t>因此，實踐過程和情境環境彼此相互關聯</w:t>
      </w:r>
      <w:proofErr w:type="gramStart"/>
      <w:r w:rsidRPr="002A475C">
        <w:t>（</w:t>
      </w:r>
      <w:proofErr w:type="gramEnd"/>
      <w:r w:rsidRPr="002A475C">
        <w:t>Reed, 1997; Pawlowski &amp; Robey, 2004</w:t>
      </w:r>
      <w:proofErr w:type="gramStart"/>
      <w:r w:rsidRPr="002A475C">
        <w:t>）</w:t>
      </w:r>
      <w:proofErr w:type="gramEnd"/>
    </w:p>
    <w:p w14:paraId="3F278E44" w14:textId="77777777" w:rsidR="00857061" w:rsidRPr="002A475C" w:rsidRDefault="00857061" w:rsidP="00857061">
      <w:pPr>
        <w:pStyle w:val="af"/>
        <w:ind w:firstLine="480"/>
      </w:pPr>
    </w:p>
  </w:comment>
  <w:comment w:id="10" w:author="190498 lily" w:date="2025-05-23T15:16:00Z" w:initials="1l">
    <w:p w14:paraId="6B898C76" w14:textId="77777777" w:rsidR="00857061" w:rsidRDefault="00857061" w:rsidP="00857061">
      <w:pPr>
        <w:pStyle w:val="af"/>
        <w:ind w:firstLine="360"/>
      </w:pPr>
      <w:r w:rsidRPr="00853D7A">
        <w:rPr>
          <w:rStyle w:val="ae"/>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11" w:author="190498 lily" w:date="2025-05-21T00:54:00Z" w:initials="1l">
    <w:p w14:paraId="16DE68D5" w14:textId="77777777" w:rsidR="00857061" w:rsidRPr="00117E4D" w:rsidRDefault="00857061" w:rsidP="00857061">
      <w:pPr>
        <w:pStyle w:val="af3"/>
        <w:ind w:firstLine="801"/>
        <w:rPr>
          <w:color w:val="EE0000"/>
        </w:rPr>
      </w:pPr>
      <w:r>
        <w:rPr>
          <w:rStyle w:val="ae"/>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xml:space="preserve">— Gioia &amp; </w:t>
      </w:r>
      <w:proofErr w:type="spellStart"/>
      <w:r w:rsidRPr="00117E4D">
        <w:rPr>
          <w:color w:val="EE0000"/>
        </w:rPr>
        <w:t>Chittipeddi</w:t>
      </w:r>
      <w:proofErr w:type="spellEnd"/>
      <w:r w:rsidRPr="00117E4D">
        <w:rPr>
          <w:color w:val="EE0000"/>
        </w:rPr>
        <w:t xml:space="preserve"> (1991, p. </w:t>
      </w:r>
      <w:proofErr w:type="gramStart"/>
      <w:r w:rsidRPr="00117E4D">
        <w:rPr>
          <w:color w:val="EE0000"/>
        </w:rPr>
        <w:t>444)</w:t>
      </w:r>
      <w:r w:rsidRPr="00117E4D">
        <w:rPr>
          <w:color w:val="EE0000"/>
        </w:rPr>
        <w:t>這些活動既具象徵意義也具實質功能</w:t>
      </w:r>
      <w:proofErr w:type="gramEnd"/>
      <w:r w:rsidRPr="00117E4D">
        <w:rPr>
          <w:color w:val="EE0000"/>
        </w:rPr>
        <w:t>，並涉及認知與行動之間的交互歷程，以及理解與影響的循環，而這些都可在意義建構（</w:t>
      </w:r>
      <w:r w:rsidRPr="00117E4D">
        <w:rPr>
          <w:color w:val="EE0000"/>
        </w:rPr>
        <w:t>sensemaking</w:t>
      </w:r>
      <w:r w:rsidRPr="00117E4D">
        <w:rPr>
          <w:color w:val="EE0000"/>
        </w:rPr>
        <w:t>）與意義傳遞（</w:t>
      </w:r>
      <w:proofErr w:type="spellStart"/>
      <w:r w:rsidRPr="00117E4D">
        <w:rPr>
          <w:color w:val="EE0000"/>
        </w:rPr>
        <w:t>sensegiving</w:t>
      </w:r>
      <w:proofErr w:type="spellEnd"/>
      <w:r w:rsidRPr="00117E4D">
        <w:rPr>
          <w:color w:val="EE0000"/>
        </w:rPr>
        <w:t>）的概念中獲得詮釋</w:t>
      </w:r>
    </w:p>
    <w:p w14:paraId="6D685E76" w14:textId="77777777" w:rsidR="00857061" w:rsidRPr="009B2092" w:rsidRDefault="00857061" w:rsidP="00857061">
      <w:pPr>
        <w:pStyle w:val="af"/>
        <w:ind w:firstLine="480"/>
      </w:pPr>
    </w:p>
  </w:comment>
  <w:comment w:id="12" w:author="190498 lily" w:date="2025-05-21T00:56:00Z" w:initials="1l">
    <w:p w14:paraId="57FCBFB7" w14:textId="77777777" w:rsidR="00857061" w:rsidRPr="00117E4D" w:rsidRDefault="00857061" w:rsidP="00857061">
      <w:pPr>
        <w:pStyle w:val="af3"/>
        <w:ind w:firstLine="801"/>
        <w:rPr>
          <w:color w:val="EE0000"/>
        </w:rPr>
      </w:pPr>
      <w:r>
        <w:rPr>
          <w:rStyle w:val="ae"/>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 xml:space="preserve">The constitution of society: Outline of the theory of </w:t>
      </w:r>
      <w:proofErr w:type="spellStart"/>
      <w:r w:rsidRPr="00117E4D">
        <w:rPr>
          <w:color w:val="EE0000"/>
        </w:rPr>
        <w:t>structurationGiddens</w:t>
      </w:r>
      <w:proofErr w:type="spellEnd"/>
      <w:r w:rsidRPr="00117E4D">
        <w:rPr>
          <w:color w:val="EE0000"/>
        </w:rPr>
        <w:t>, Anthony</w:t>
      </w:r>
    </w:p>
    <w:p w14:paraId="1653AA39" w14:textId="77777777" w:rsidR="00857061" w:rsidRDefault="00857061" w:rsidP="00857061">
      <w:pPr>
        <w:pStyle w:val="af"/>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13" w:author="190498 lily" w:date="2025-05-21T00:56:00Z" w:initials="1l">
    <w:p w14:paraId="22B5FEE9" w14:textId="77777777" w:rsidR="00857061" w:rsidRPr="00117E4D" w:rsidRDefault="00857061" w:rsidP="00857061">
      <w:pPr>
        <w:pStyle w:val="af3"/>
        <w:ind w:firstLine="801"/>
        <w:rPr>
          <w:color w:val="EE0000"/>
        </w:rPr>
      </w:pPr>
      <w:r>
        <w:rPr>
          <w:rStyle w:val="ae"/>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3B00FEF2" w14:textId="77777777" w:rsidR="00857061" w:rsidRPr="0001730D" w:rsidRDefault="00857061" w:rsidP="00857061">
      <w:pPr>
        <w:pStyle w:val="af"/>
        <w:ind w:firstLine="480"/>
      </w:pPr>
    </w:p>
  </w:comment>
  <w:comment w:id="14" w:author="190498 lily" w:date="2025-05-22T15:32:00Z" w:initials="1l">
    <w:p w14:paraId="30415CA3" w14:textId="77777777" w:rsidR="00857061" w:rsidRDefault="00857061" w:rsidP="00857061">
      <w:pPr>
        <w:pStyle w:val="af"/>
        <w:ind w:firstLine="360"/>
      </w:pPr>
      <w:r>
        <w:rPr>
          <w:rStyle w:val="ae"/>
        </w:rPr>
        <w:annotationRef/>
      </w:r>
      <w:r w:rsidRPr="00E63FF5">
        <w:t>People who act in organizations often produce structures, constraints, and opportunities that were not there before they took action.</w:t>
      </w:r>
      <w:r>
        <w:rPr>
          <w:rFonts w:hint="eastAsia"/>
        </w:rPr>
        <w:t>1988</w:t>
      </w:r>
    </w:p>
    <w:p w14:paraId="568BA112" w14:textId="77777777" w:rsidR="00857061" w:rsidRDefault="00857061" w:rsidP="00857061">
      <w:pPr>
        <w:pStyle w:val="af"/>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05C05B3" w15:done="0"/>
  <w15:commentEx w15:paraId="524B4515" w15:done="0"/>
  <w15:commentEx w15:paraId="2CA60DC6" w15:done="0"/>
  <w15:commentEx w15:paraId="1E012F08" w15:done="0"/>
  <w15:commentEx w15:paraId="2E7606B8" w15:done="0"/>
  <w15:commentEx w15:paraId="00EC9F42" w15:done="0"/>
  <w15:commentEx w15:paraId="10A6555C" w15:done="0"/>
  <w15:commentEx w15:paraId="58256E9B" w15:done="0"/>
  <w15:commentEx w15:paraId="3F278E44" w15:done="0"/>
  <w15:commentEx w15:paraId="6B898C76" w15:done="0"/>
  <w15:commentEx w15:paraId="6D685E76" w15:done="0"/>
  <w15:commentEx w15:paraId="1653AA39" w15:done="0"/>
  <w15:commentEx w15:paraId="3B00FEF2" w15:done="0"/>
  <w15:commentEx w15:paraId="568BA1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459C535" w16cex:dateUtc="2025-05-22T07:42:00Z"/>
  <w16cex:commentExtensible w16cex:durableId="68FFAE36" w16cex:dateUtc="2025-05-22T07:42:00Z"/>
  <w16cex:commentExtensible w16cex:durableId="6F744339" w16cex:dateUtc="2025-05-22T08:22:00Z"/>
  <w16cex:commentExtensible w16cex:durableId="52A09EF5" w16cex:dateUtc="2025-05-22T08:20:00Z"/>
  <w16cex:commentExtensible w16cex:durableId="631D25EF" w16cex:dateUtc="2025-05-22T07:07:00Z"/>
  <w16cex:commentExtensible w16cex:durableId="365BDCA1" w16cex:dateUtc="2025-05-22T05:12:00Z"/>
  <w16cex:commentExtensible w16cex:durableId="589C8341" w16cex:dateUtc="2025-05-23T06:17:00Z"/>
  <w16cex:commentExtensible w16cex:durableId="195FF79F" w16cex:dateUtc="2025-05-23T07:07:00Z"/>
  <w16cex:commentExtensible w16cex:durableId="6DAFFD4C" w16cex:dateUtc="2025-05-23T07:12:00Z"/>
  <w16cex:commentExtensible w16cex:durableId="5692140A" w16cex:dateUtc="2025-05-23T07:16:00Z"/>
  <w16cex:commentExtensible w16cex:durableId="3FABB9F9" w16cex:dateUtc="2025-05-20T16:54:00Z"/>
  <w16cex:commentExtensible w16cex:durableId="5E8200F9" w16cex:dateUtc="2025-05-20T16:56:00Z"/>
  <w16cex:commentExtensible w16cex:durableId="7D4A104C" w16cex:dateUtc="2025-05-20T16:56:00Z"/>
  <w16cex:commentExtensible w16cex:durableId="60DDBA01" w16cex:dateUtc="2025-05-22T0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05C05B3" w16cid:durableId="5459C535"/>
  <w16cid:commentId w16cid:paraId="524B4515" w16cid:durableId="68FFAE36"/>
  <w16cid:commentId w16cid:paraId="2CA60DC6" w16cid:durableId="6F744339"/>
  <w16cid:commentId w16cid:paraId="1E012F08" w16cid:durableId="52A09EF5"/>
  <w16cid:commentId w16cid:paraId="2E7606B8" w16cid:durableId="631D25EF"/>
  <w16cid:commentId w16cid:paraId="00EC9F42" w16cid:durableId="365BDCA1"/>
  <w16cid:commentId w16cid:paraId="10A6555C" w16cid:durableId="589C8341"/>
  <w16cid:commentId w16cid:paraId="58256E9B" w16cid:durableId="195FF79F"/>
  <w16cid:commentId w16cid:paraId="3F278E44" w16cid:durableId="6DAFFD4C"/>
  <w16cid:commentId w16cid:paraId="6B898C76" w16cid:durableId="5692140A"/>
  <w16cid:commentId w16cid:paraId="6D685E76" w16cid:durableId="3FABB9F9"/>
  <w16cid:commentId w16cid:paraId="1653AA39" w16cid:durableId="5E8200F9"/>
  <w16cid:commentId w16cid:paraId="3B00FEF2" w16cid:durableId="7D4A104C"/>
  <w16cid:commentId w16cid:paraId="568BA112" w16cid:durableId="60DDBA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511601" w14:textId="77777777" w:rsidR="00D02158" w:rsidRDefault="00D02158" w:rsidP="00BB47A4">
      <w:pPr>
        <w:spacing w:after="0" w:line="240" w:lineRule="auto"/>
      </w:pPr>
      <w:r>
        <w:separator/>
      </w:r>
    </w:p>
  </w:endnote>
  <w:endnote w:type="continuationSeparator" w:id="0">
    <w:p w14:paraId="13AA8E98" w14:textId="77777777" w:rsidR="00D02158" w:rsidRDefault="00D02158" w:rsidP="00BB47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標楷體">
    <w:panose1 w:val="03000509000000000000"/>
    <w:charset w:val="88"/>
    <w:family w:val="script"/>
    <w:pitch w:val="fixed"/>
    <w:sig w:usb0="00000003" w:usb1="080E0000" w:usb2="00000016" w:usb3="00000000" w:csb0="0010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AE2ABF" w14:textId="77777777" w:rsidR="00D02158" w:rsidRDefault="00D02158" w:rsidP="00BB47A4">
      <w:pPr>
        <w:spacing w:after="0" w:line="240" w:lineRule="auto"/>
      </w:pPr>
      <w:r>
        <w:separator/>
      </w:r>
    </w:p>
  </w:footnote>
  <w:footnote w:type="continuationSeparator" w:id="0">
    <w:p w14:paraId="7A699D5D" w14:textId="77777777" w:rsidR="00D02158" w:rsidRDefault="00D02158" w:rsidP="00BB47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2B7C63"/>
    <w:multiLevelType w:val="multilevel"/>
    <w:tmpl w:val="6456CAF4"/>
    <w:lvl w:ilvl="0">
      <w:start w:val="7"/>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9700B15"/>
    <w:multiLevelType w:val="multilevel"/>
    <w:tmpl w:val="C24EA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FFB292A"/>
    <w:multiLevelType w:val="multilevel"/>
    <w:tmpl w:val="CA7A4B2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DA06D1C"/>
    <w:multiLevelType w:val="multilevel"/>
    <w:tmpl w:val="0ECAC04A"/>
    <w:lvl w:ilvl="0">
      <w:start w:val="4"/>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58352145">
    <w:abstractNumId w:val="1"/>
  </w:num>
  <w:num w:numId="2" w16cid:durableId="144930246">
    <w:abstractNumId w:val="2"/>
  </w:num>
  <w:num w:numId="3" w16cid:durableId="693264680">
    <w:abstractNumId w:val="3"/>
  </w:num>
  <w:num w:numId="4" w16cid:durableId="99453022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A18"/>
    <w:rsid w:val="00021490"/>
    <w:rsid w:val="0003792B"/>
    <w:rsid w:val="00037ECC"/>
    <w:rsid w:val="001D2FB0"/>
    <w:rsid w:val="001E3DCA"/>
    <w:rsid w:val="00292AD4"/>
    <w:rsid w:val="002D5F7A"/>
    <w:rsid w:val="002F00DF"/>
    <w:rsid w:val="00316C34"/>
    <w:rsid w:val="003A5FC8"/>
    <w:rsid w:val="003E29EF"/>
    <w:rsid w:val="003E4105"/>
    <w:rsid w:val="00405BE8"/>
    <w:rsid w:val="004B7CC9"/>
    <w:rsid w:val="00567C09"/>
    <w:rsid w:val="005F7264"/>
    <w:rsid w:val="00644404"/>
    <w:rsid w:val="00664394"/>
    <w:rsid w:val="00684F87"/>
    <w:rsid w:val="006D4165"/>
    <w:rsid w:val="006D5709"/>
    <w:rsid w:val="007E393D"/>
    <w:rsid w:val="00836FA2"/>
    <w:rsid w:val="00857061"/>
    <w:rsid w:val="00913B24"/>
    <w:rsid w:val="00944118"/>
    <w:rsid w:val="00A11DC0"/>
    <w:rsid w:val="00A3563F"/>
    <w:rsid w:val="00A50491"/>
    <w:rsid w:val="00BB47A4"/>
    <w:rsid w:val="00C42CCC"/>
    <w:rsid w:val="00C569B4"/>
    <w:rsid w:val="00CF57F3"/>
    <w:rsid w:val="00D02158"/>
    <w:rsid w:val="00D117CE"/>
    <w:rsid w:val="00D23989"/>
    <w:rsid w:val="00E20851"/>
    <w:rsid w:val="00E61A18"/>
    <w:rsid w:val="00F93A6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423795"/>
  <w15:chartTrackingRefBased/>
  <w15:docId w15:val="{31DB451B-D330-4BB8-925D-164705D0DF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E61A18"/>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E61A18"/>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aliases w:val="2.1.1章節小標題"/>
    <w:basedOn w:val="a"/>
    <w:next w:val="a"/>
    <w:link w:val="30"/>
    <w:uiPriority w:val="9"/>
    <w:unhideWhenUsed/>
    <w:qFormat/>
    <w:rsid w:val="00E61A18"/>
    <w:pPr>
      <w:keepNext/>
      <w:keepLines/>
      <w:spacing w:before="160" w:after="40"/>
      <w:outlineLvl w:val="2"/>
    </w:pPr>
    <w:rPr>
      <w:rFonts w:eastAsiaTheme="majorEastAsia" w:cstheme="majorBidi"/>
      <w:color w:val="0F4761" w:themeColor="accent1" w:themeShade="BF"/>
      <w:sz w:val="32"/>
      <w:szCs w:val="32"/>
    </w:rPr>
  </w:style>
  <w:style w:type="paragraph" w:styleId="4">
    <w:name w:val="heading 4"/>
    <w:basedOn w:val="a"/>
    <w:next w:val="a"/>
    <w:link w:val="40"/>
    <w:uiPriority w:val="9"/>
    <w:semiHidden/>
    <w:unhideWhenUsed/>
    <w:qFormat/>
    <w:rsid w:val="00E61A18"/>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E61A18"/>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E61A18"/>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E61A18"/>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E61A18"/>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E61A18"/>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E61A18"/>
    <w:rPr>
      <w:rFonts w:asciiTheme="majorHAnsi" w:eastAsiaTheme="majorEastAsia" w:hAnsiTheme="majorHAnsi" w:cstheme="majorBidi"/>
      <w:color w:val="0F4761" w:themeColor="accent1" w:themeShade="BF"/>
      <w:sz w:val="48"/>
      <w:szCs w:val="48"/>
    </w:rPr>
  </w:style>
  <w:style w:type="character" w:customStyle="1" w:styleId="20">
    <w:name w:val="標題 2 字元"/>
    <w:basedOn w:val="a0"/>
    <w:link w:val="2"/>
    <w:uiPriority w:val="9"/>
    <w:semiHidden/>
    <w:rsid w:val="00E61A18"/>
    <w:rPr>
      <w:rFonts w:asciiTheme="majorHAnsi" w:eastAsiaTheme="majorEastAsia" w:hAnsiTheme="majorHAnsi" w:cstheme="majorBidi"/>
      <w:color w:val="0F4761" w:themeColor="accent1" w:themeShade="BF"/>
      <w:sz w:val="40"/>
      <w:szCs w:val="40"/>
    </w:rPr>
  </w:style>
  <w:style w:type="character" w:customStyle="1" w:styleId="30">
    <w:name w:val="標題 3 字元"/>
    <w:aliases w:val="2.1.1章節小標題 字元"/>
    <w:basedOn w:val="a0"/>
    <w:link w:val="3"/>
    <w:uiPriority w:val="9"/>
    <w:rsid w:val="00E61A18"/>
    <w:rPr>
      <w:rFonts w:eastAsiaTheme="majorEastAsia" w:cstheme="majorBidi"/>
      <w:color w:val="0F4761" w:themeColor="accent1" w:themeShade="BF"/>
      <w:sz w:val="32"/>
      <w:szCs w:val="32"/>
    </w:rPr>
  </w:style>
  <w:style w:type="character" w:customStyle="1" w:styleId="40">
    <w:name w:val="標題 4 字元"/>
    <w:basedOn w:val="a0"/>
    <w:link w:val="4"/>
    <w:uiPriority w:val="9"/>
    <w:semiHidden/>
    <w:rsid w:val="00E61A18"/>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E61A18"/>
    <w:rPr>
      <w:rFonts w:eastAsiaTheme="majorEastAsia" w:cstheme="majorBidi"/>
      <w:color w:val="0F4761" w:themeColor="accent1" w:themeShade="BF"/>
    </w:rPr>
  </w:style>
  <w:style w:type="character" w:customStyle="1" w:styleId="60">
    <w:name w:val="標題 6 字元"/>
    <w:basedOn w:val="a0"/>
    <w:link w:val="6"/>
    <w:uiPriority w:val="9"/>
    <w:semiHidden/>
    <w:rsid w:val="00E61A18"/>
    <w:rPr>
      <w:rFonts w:eastAsiaTheme="majorEastAsia" w:cstheme="majorBidi"/>
      <w:color w:val="595959" w:themeColor="text1" w:themeTint="A6"/>
    </w:rPr>
  </w:style>
  <w:style w:type="character" w:customStyle="1" w:styleId="70">
    <w:name w:val="標題 7 字元"/>
    <w:basedOn w:val="a0"/>
    <w:link w:val="7"/>
    <w:uiPriority w:val="9"/>
    <w:semiHidden/>
    <w:rsid w:val="00E61A18"/>
    <w:rPr>
      <w:rFonts w:eastAsiaTheme="majorEastAsia" w:cstheme="majorBidi"/>
      <w:color w:val="595959" w:themeColor="text1" w:themeTint="A6"/>
    </w:rPr>
  </w:style>
  <w:style w:type="character" w:customStyle="1" w:styleId="80">
    <w:name w:val="標題 8 字元"/>
    <w:basedOn w:val="a0"/>
    <w:link w:val="8"/>
    <w:uiPriority w:val="9"/>
    <w:semiHidden/>
    <w:rsid w:val="00E61A18"/>
    <w:rPr>
      <w:rFonts w:eastAsiaTheme="majorEastAsia" w:cstheme="majorBidi"/>
      <w:color w:val="272727" w:themeColor="text1" w:themeTint="D8"/>
    </w:rPr>
  </w:style>
  <w:style w:type="character" w:customStyle="1" w:styleId="90">
    <w:name w:val="標題 9 字元"/>
    <w:basedOn w:val="a0"/>
    <w:link w:val="9"/>
    <w:uiPriority w:val="9"/>
    <w:semiHidden/>
    <w:rsid w:val="00E61A18"/>
    <w:rPr>
      <w:rFonts w:eastAsiaTheme="majorEastAsia" w:cstheme="majorBidi"/>
      <w:color w:val="272727" w:themeColor="text1" w:themeTint="D8"/>
    </w:rPr>
  </w:style>
  <w:style w:type="paragraph" w:styleId="a3">
    <w:name w:val="Title"/>
    <w:basedOn w:val="a"/>
    <w:next w:val="a"/>
    <w:link w:val="a4"/>
    <w:uiPriority w:val="10"/>
    <w:qFormat/>
    <w:rsid w:val="00E61A18"/>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E61A18"/>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E61A18"/>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E61A18"/>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E61A18"/>
    <w:pPr>
      <w:spacing w:before="160"/>
      <w:jc w:val="center"/>
    </w:pPr>
    <w:rPr>
      <w:i/>
      <w:iCs/>
      <w:color w:val="404040" w:themeColor="text1" w:themeTint="BF"/>
    </w:rPr>
  </w:style>
  <w:style w:type="character" w:customStyle="1" w:styleId="a8">
    <w:name w:val="引文 字元"/>
    <w:basedOn w:val="a0"/>
    <w:link w:val="a7"/>
    <w:uiPriority w:val="29"/>
    <w:rsid w:val="00E61A18"/>
    <w:rPr>
      <w:i/>
      <w:iCs/>
      <w:color w:val="404040" w:themeColor="text1" w:themeTint="BF"/>
    </w:rPr>
  </w:style>
  <w:style w:type="paragraph" w:styleId="a9">
    <w:name w:val="List Paragraph"/>
    <w:basedOn w:val="a"/>
    <w:uiPriority w:val="34"/>
    <w:qFormat/>
    <w:rsid w:val="00E61A18"/>
    <w:pPr>
      <w:ind w:left="720"/>
      <w:contextualSpacing/>
    </w:pPr>
  </w:style>
  <w:style w:type="character" w:styleId="aa">
    <w:name w:val="Intense Emphasis"/>
    <w:basedOn w:val="a0"/>
    <w:uiPriority w:val="21"/>
    <w:qFormat/>
    <w:rsid w:val="00E61A18"/>
    <w:rPr>
      <w:i/>
      <w:iCs/>
      <w:color w:val="0F4761" w:themeColor="accent1" w:themeShade="BF"/>
    </w:rPr>
  </w:style>
  <w:style w:type="paragraph" w:styleId="ab">
    <w:name w:val="Intense Quote"/>
    <w:basedOn w:val="a"/>
    <w:next w:val="a"/>
    <w:link w:val="ac"/>
    <w:uiPriority w:val="30"/>
    <w:qFormat/>
    <w:rsid w:val="00E61A1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E61A18"/>
    <w:rPr>
      <w:i/>
      <w:iCs/>
      <w:color w:val="0F4761" w:themeColor="accent1" w:themeShade="BF"/>
    </w:rPr>
  </w:style>
  <w:style w:type="character" w:styleId="ad">
    <w:name w:val="Intense Reference"/>
    <w:basedOn w:val="a0"/>
    <w:uiPriority w:val="32"/>
    <w:qFormat/>
    <w:rsid w:val="00E61A18"/>
    <w:rPr>
      <w:b/>
      <w:bCs/>
      <w:smallCaps/>
      <w:color w:val="0F4761" w:themeColor="accent1" w:themeShade="BF"/>
      <w:spacing w:val="5"/>
    </w:rPr>
  </w:style>
  <w:style w:type="paragraph" w:customStyle="1" w:styleId="unedit">
    <w:name w:val="unedit"/>
    <w:basedOn w:val="a"/>
    <w:link w:val="unedit0"/>
    <w:qFormat/>
    <w:rsid w:val="00E20851"/>
    <w:pPr>
      <w:ind w:firstLineChars="200" w:firstLine="480"/>
    </w:pPr>
    <w:rPr>
      <w:rFonts w:ascii="Times New Roman" w:eastAsia="標楷體" w:hAnsi="Times New Roman"/>
      <w:color w:val="FF0000"/>
    </w:rPr>
  </w:style>
  <w:style w:type="character" w:customStyle="1" w:styleId="unedit0">
    <w:name w:val="unedit 字元"/>
    <w:basedOn w:val="a0"/>
    <w:link w:val="unedit"/>
    <w:rsid w:val="00E20851"/>
    <w:rPr>
      <w:rFonts w:ascii="Times New Roman" w:eastAsia="標楷體" w:hAnsi="Times New Roman"/>
      <w:color w:val="FF0000"/>
    </w:rPr>
  </w:style>
  <w:style w:type="character" w:styleId="ae">
    <w:name w:val="annotation reference"/>
    <w:basedOn w:val="a0"/>
    <w:uiPriority w:val="99"/>
    <w:semiHidden/>
    <w:unhideWhenUsed/>
    <w:rsid w:val="00857061"/>
    <w:rPr>
      <w:sz w:val="18"/>
      <w:szCs w:val="18"/>
    </w:rPr>
  </w:style>
  <w:style w:type="paragraph" w:styleId="af">
    <w:name w:val="annotation text"/>
    <w:basedOn w:val="a"/>
    <w:link w:val="af0"/>
    <w:uiPriority w:val="99"/>
    <w:unhideWhenUsed/>
    <w:rsid w:val="00857061"/>
    <w:pPr>
      <w:ind w:firstLineChars="200" w:firstLine="200"/>
    </w:pPr>
    <w:rPr>
      <w:rFonts w:ascii="Times New Roman" w:eastAsia="標楷體" w:hAnsi="Times New Roman"/>
    </w:rPr>
  </w:style>
  <w:style w:type="character" w:customStyle="1" w:styleId="af0">
    <w:name w:val="註解文字 字元"/>
    <w:basedOn w:val="a0"/>
    <w:link w:val="af"/>
    <w:uiPriority w:val="99"/>
    <w:rsid w:val="00857061"/>
    <w:rPr>
      <w:rFonts w:ascii="Times New Roman" w:eastAsia="標楷體" w:hAnsi="Times New Roman"/>
    </w:rPr>
  </w:style>
  <w:style w:type="paragraph" w:customStyle="1" w:styleId="af1">
    <w:name w:val="圖片擺放樣式"/>
    <w:basedOn w:val="a"/>
    <w:link w:val="af2"/>
    <w:qFormat/>
    <w:rsid w:val="00857061"/>
    <w:pPr>
      <w:jc w:val="center"/>
    </w:pPr>
    <w:rPr>
      <w:rFonts w:ascii="Times New Roman" w:eastAsia="標楷體" w:hAnsi="Times New Roman"/>
    </w:rPr>
  </w:style>
  <w:style w:type="character" w:customStyle="1" w:styleId="af2">
    <w:name w:val="圖片擺放樣式 字元"/>
    <w:basedOn w:val="a0"/>
    <w:link w:val="af1"/>
    <w:rsid w:val="00857061"/>
    <w:rPr>
      <w:rFonts w:ascii="Times New Roman" w:eastAsia="標楷體" w:hAnsi="Times New Roman"/>
    </w:rPr>
  </w:style>
  <w:style w:type="paragraph" w:customStyle="1" w:styleId="af3">
    <w:name w:val="沒有縮排的內文"/>
    <w:basedOn w:val="a"/>
    <w:link w:val="af4"/>
    <w:qFormat/>
    <w:rsid w:val="00857061"/>
    <w:pPr>
      <w:widowControl/>
      <w:spacing w:after="0"/>
      <w:jc w:val="both"/>
    </w:pPr>
    <w:rPr>
      <w:rFonts w:ascii="Times New Roman" w:eastAsia="標楷體" w:hAnsi="Times New Roman"/>
    </w:rPr>
  </w:style>
  <w:style w:type="character" w:customStyle="1" w:styleId="af4">
    <w:name w:val="沒有縮排的內文 字元"/>
    <w:basedOn w:val="a0"/>
    <w:link w:val="af3"/>
    <w:rsid w:val="00857061"/>
    <w:rPr>
      <w:rFonts w:ascii="Times New Roman" w:eastAsia="標楷體" w:hAnsi="Times New Roman"/>
    </w:rPr>
  </w:style>
  <w:style w:type="paragraph" w:customStyle="1" w:styleId="15">
    <w:name w:val="1.5內文"/>
    <w:basedOn w:val="a"/>
    <w:link w:val="150"/>
    <w:qFormat/>
    <w:rsid w:val="00857061"/>
    <w:pPr>
      <w:spacing w:line="360" w:lineRule="auto"/>
      <w:ind w:firstLineChars="200" w:firstLine="200"/>
    </w:pPr>
    <w:rPr>
      <w:rFonts w:ascii="Times New Roman" w:eastAsia="標楷體" w:hAnsi="Times New Roman"/>
    </w:rPr>
  </w:style>
  <w:style w:type="character" w:customStyle="1" w:styleId="150">
    <w:name w:val="1.5內文 字元"/>
    <w:basedOn w:val="a0"/>
    <w:link w:val="15"/>
    <w:rsid w:val="00857061"/>
    <w:rPr>
      <w:rFonts w:ascii="Times New Roman" w:eastAsia="標楷體" w:hAnsi="Times New Roman"/>
    </w:rPr>
  </w:style>
  <w:style w:type="paragraph" w:customStyle="1" w:styleId="af5">
    <w:name w:val="圖標題"/>
    <w:basedOn w:val="af1"/>
    <w:link w:val="af6"/>
    <w:qFormat/>
    <w:rsid w:val="00857061"/>
    <w:pPr>
      <w:spacing w:line="360" w:lineRule="auto"/>
    </w:pPr>
  </w:style>
  <w:style w:type="character" w:customStyle="1" w:styleId="af6">
    <w:name w:val="圖標題 字元"/>
    <w:basedOn w:val="af2"/>
    <w:link w:val="af5"/>
    <w:rsid w:val="00857061"/>
    <w:rPr>
      <w:rFonts w:ascii="Times New Roman" w:eastAsia="標楷體" w:hAnsi="Times New Roman"/>
    </w:rPr>
  </w:style>
  <w:style w:type="paragraph" w:styleId="af7">
    <w:name w:val="header"/>
    <w:basedOn w:val="a"/>
    <w:link w:val="af8"/>
    <w:uiPriority w:val="99"/>
    <w:unhideWhenUsed/>
    <w:rsid w:val="00BB47A4"/>
    <w:pPr>
      <w:tabs>
        <w:tab w:val="center" w:pos="4153"/>
        <w:tab w:val="right" w:pos="8306"/>
      </w:tabs>
      <w:snapToGrid w:val="0"/>
    </w:pPr>
    <w:rPr>
      <w:sz w:val="20"/>
      <w:szCs w:val="20"/>
    </w:rPr>
  </w:style>
  <w:style w:type="character" w:customStyle="1" w:styleId="af8">
    <w:name w:val="頁首 字元"/>
    <w:basedOn w:val="a0"/>
    <w:link w:val="af7"/>
    <w:uiPriority w:val="99"/>
    <w:rsid w:val="00BB47A4"/>
    <w:rPr>
      <w:sz w:val="20"/>
      <w:szCs w:val="20"/>
    </w:rPr>
  </w:style>
  <w:style w:type="paragraph" w:styleId="af9">
    <w:name w:val="footer"/>
    <w:basedOn w:val="a"/>
    <w:link w:val="afa"/>
    <w:uiPriority w:val="99"/>
    <w:unhideWhenUsed/>
    <w:rsid w:val="00BB47A4"/>
    <w:pPr>
      <w:tabs>
        <w:tab w:val="center" w:pos="4153"/>
        <w:tab w:val="right" w:pos="8306"/>
      </w:tabs>
      <w:snapToGrid w:val="0"/>
    </w:pPr>
    <w:rPr>
      <w:sz w:val="20"/>
      <w:szCs w:val="20"/>
    </w:rPr>
  </w:style>
  <w:style w:type="character" w:customStyle="1" w:styleId="afa">
    <w:name w:val="頁尾 字元"/>
    <w:basedOn w:val="a0"/>
    <w:link w:val="af9"/>
    <w:uiPriority w:val="99"/>
    <w:rsid w:val="00BB47A4"/>
    <w:rPr>
      <w:sz w:val="20"/>
      <w:szCs w:val="20"/>
    </w:rPr>
  </w:style>
  <w:style w:type="paragraph" w:styleId="Web">
    <w:name w:val="Normal (Web)"/>
    <w:basedOn w:val="a"/>
    <w:uiPriority w:val="99"/>
    <w:semiHidden/>
    <w:unhideWhenUsed/>
    <w:rsid w:val="00684F87"/>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6905106">
      <w:bodyDiv w:val="1"/>
      <w:marLeft w:val="0"/>
      <w:marRight w:val="0"/>
      <w:marTop w:val="0"/>
      <w:marBottom w:val="0"/>
      <w:divBdr>
        <w:top w:val="none" w:sz="0" w:space="0" w:color="auto"/>
        <w:left w:val="none" w:sz="0" w:space="0" w:color="auto"/>
        <w:bottom w:val="none" w:sz="0" w:space="0" w:color="auto"/>
        <w:right w:val="none" w:sz="0" w:space="0" w:color="auto"/>
      </w:divBdr>
    </w:div>
    <w:div w:id="601762723">
      <w:bodyDiv w:val="1"/>
      <w:marLeft w:val="0"/>
      <w:marRight w:val="0"/>
      <w:marTop w:val="0"/>
      <w:marBottom w:val="0"/>
      <w:divBdr>
        <w:top w:val="none" w:sz="0" w:space="0" w:color="auto"/>
        <w:left w:val="none" w:sz="0" w:space="0" w:color="auto"/>
        <w:bottom w:val="none" w:sz="0" w:space="0" w:color="auto"/>
        <w:right w:val="none" w:sz="0" w:space="0" w:color="auto"/>
      </w:divBdr>
      <w:divsChild>
        <w:div w:id="13102812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5745353">
      <w:bodyDiv w:val="1"/>
      <w:marLeft w:val="0"/>
      <w:marRight w:val="0"/>
      <w:marTop w:val="0"/>
      <w:marBottom w:val="0"/>
      <w:divBdr>
        <w:top w:val="none" w:sz="0" w:space="0" w:color="auto"/>
        <w:left w:val="none" w:sz="0" w:space="0" w:color="auto"/>
        <w:bottom w:val="none" w:sz="0" w:space="0" w:color="auto"/>
        <w:right w:val="none" w:sz="0" w:space="0" w:color="auto"/>
      </w:divBdr>
      <w:divsChild>
        <w:div w:id="4600004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64705546">
      <w:bodyDiv w:val="1"/>
      <w:marLeft w:val="0"/>
      <w:marRight w:val="0"/>
      <w:marTop w:val="0"/>
      <w:marBottom w:val="0"/>
      <w:divBdr>
        <w:top w:val="none" w:sz="0" w:space="0" w:color="auto"/>
        <w:left w:val="none" w:sz="0" w:space="0" w:color="auto"/>
        <w:bottom w:val="none" w:sz="0" w:space="0" w:color="auto"/>
        <w:right w:val="none" w:sz="0" w:space="0" w:color="auto"/>
      </w:divBdr>
      <w:divsChild>
        <w:div w:id="2893669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74726453">
      <w:bodyDiv w:val="1"/>
      <w:marLeft w:val="0"/>
      <w:marRight w:val="0"/>
      <w:marTop w:val="0"/>
      <w:marBottom w:val="0"/>
      <w:divBdr>
        <w:top w:val="none" w:sz="0" w:space="0" w:color="auto"/>
        <w:left w:val="none" w:sz="0" w:space="0" w:color="auto"/>
        <w:bottom w:val="none" w:sz="0" w:space="0" w:color="auto"/>
        <w:right w:val="none" w:sz="0" w:space="0" w:color="auto"/>
      </w:divBdr>
    </w:div>
    <w:div w:id="2130388983">
      <w:bodyDiv w:val="1"/>
      <w:marLeft w:val="0"/>
      <w:marRight w:val="0"/>
      <w:marTop w:val="0"/>
      <w:marBottom w:val="0"/>
      <w:divBdr>
        <w:top w:val="none" w:sz="0" w:space="0" w:color="auto"/>
        <w:left w:val="none" w:sz="0" w:space="0" w:color="auto"/>
        <w:bottom w:val="none" w:sz="0" w:space="0" w:color="auto"/>
        <w:right w:val="none" w:sz="0" w:space="0" w:color="auto"/>
      </w:divBdr>
      <w:divsChild>
        <w:div w:id="3525378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9</TotalTime>
  <Pages>26</Pages>
  <Words>5048</Words>
  <Characters>28776</Characters>
  <Application>Microsoft Office Word</Application>
  <DocSecurity>0</DocSecurity>
  <Lines>239</Lines>
  <Paragraphs>67</Paragraphs>
  <ScaleCrop>false</ScaleCrop>
  <Company/>
  <LinksUpToDate>false</LinksUpToDate>
  <CharactersWithSpaces>33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31</cp:revision>
  <dcterms:created xsi:type="dcterms:W3CDTF">2025-05-23T05:28:00Z</dcterms:created>
  <dcterms:modified xsi:type="dcterms:W3CDTF">2025-05-23T14:51:00Z</dcterms:modified>
</cp:coreProperties>
</file>